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77777777" w:rsidR="001A3B3D" w:rsidRPr="00C21C91" w:rsidRDefault="00BD670B" w:rsidP="00447BB9">
      <w:pPr>
        <w:pStyle w:val="Author"/>
        <w:spacing w:before="100" w:beforeAutospacing="1"/>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911E1D">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C21C91" w:rsidRDefault="00A66829" w:rsidP="00A66829">
      <w:pPr>
        <w:rPr>
          <w:color w:val="000000" w:themeColor="text1"/>
        </w:rPr>
        <w:sectPr w:rsidR="00A66829" w:rsidRPr="00C21C91" w:rsidSect="003B4E04">
          <w:type w:val="continuous"/>
          <w:pgSz w:w="11906" w:h="16838" w:code="9"/>
          <w:pgMar w:top="450" w:right="893" w:bottom="1440" w:left="893" w:header="720" w:footer="720" w:gutter="0"/>
          <w:cols w:num="3" w:space="720"/>
          <w:docGrid w:linePitch="360"/>
        </w:sectPr>
      </w:pPr>
      <w:r w:rsidRPr="00C21C91">
        <w:rPr>
          <w:color w:val="000000" w:themeColor="text1"/>
        </w:rPr>
        <w:br w:type="column"/>
      </w:r>
    </w:p>
    <w:p w14:paraId="55D91D3E" w14:textId="0DED45CA" w:rsidR="00EB72CF" w:rsidRPr="00834035" w:rsidRDefault="00A66829" w:rsidP="00EB72CF">
      <w:pPr>
        <w:pStyle w:val="Abstract"/>
        <w:rPr>
          <w:color w:val="000000" w:themeColor="text1"/>
        </w:rPr>
      </w:pPr>
      <w:r w:rsidRPr="00834035">
        <w:rPr>
          <w:i/>
          <w:iCs/>
          <w:color w:val="000000" w:themeColor="text1"/>
        </w:rPr>
        <w:t>Abstract</w:t>
      </w:r>
      <w:r w:rsidR="00F23E70" w:rsidRPr="00834035">
        <w:rPr>
          <w:i/>
          <w:iCs/>
          <w:color w:val="000000" w:themeColor="text1"/>
        </w:rPr>
        <w:t xml:space="preserve"> </w:t>
      </w:r>
      <w:r w:rsidR="00F23E70" w:rsidRPr="00834035">
        <w:rPr>
          <w:color w:val="000000" w:themeColor="text1"/>
        </w:rPr>
        <w:t>— There</w:t>
      </w:r>
      <w:r w:rsidR="00EB72CF" w:rsidRPr="00834035">
        <w:rPr>
          <w:color w:val="000000" w:themeColor="text1"/>
        </w:rPr>
        <w:t xml:space="preserve"> are several publications on the application of predictive analytics in Supply Chain Management (SCM). However, most of them are limited to specialised supply chain management tasks, such as Logistics, Transportation, Demand prediction, Demand management, Inventory management or other pure research elements. Today, the primary focus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 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D02A527" w14:textId="60BBC742" w:rsidR="00A66829" w:rsidRPr="00834035" w:rsidRDefault="00A66829" w:rsidP="00D90999">
      <w:pPr>
        <w:jc w:val="left"/>
        <w:rPr>
          <w:rFonts w:eastAsia="Times New Roman"/>
          <w:b/>
          <w:bCs/>
          <w:sz w:val="18"/>
          <w:szCs w:val="18"/>
          <w:lang w:val="en-GB" w:eastAsia="en-GB"/>
        </w:rPr>
      </w:pPr>
      <w:r w:rsidRPr="00834035">
        <w:rPr>
          <w:b/>
          <w:bCs/>
          <w:i/>
          <w:iCs/>
          <w:color w:val="000000" w:themeColor="text1"/>
          <w:sz w:val="18"/>
          <w:szCs w:val="18"/>
        </w:rPr>
        <w:t>Keywords</w:t>
      </w:r>
      <w:r w:rsidR="00D90999" w:rsidRPr="00834035">
        <w:rPr>
          <w:b/>
          <w:bCs/>
          <w:i/>
          <w:iCs/>
          <w:color w:val="000000" w:themeColor="text1"/>
          <w:sz w:val="18"/>
          <w:szCs w:val="18"/>
        </w:rPr>
        <w:t xml:space="preserve"> </w:t>
      </w:r>
      <w:r w:rsidRPr="00834035">
        <w:rPr>
          <w:b/>
          <w:bCs/>
          <w:color w:val="000000" w:themeColor="text1"/>
          <w:sz w:val="18"/>
          <w:szCs w:val="18"/>
        </w:rPr>
        <w:t>—</w:t>
      </w:r>
      <w:r w:rsidR="00D90999" w:rsidRPr="00834035">
        <w:rPr>
          <w:b/>
          <w:bCs/>
          <w:color w:val="000000" w:themeColor="text1"/>
          <w:sz w:val="18"/>
          <w:szCs w:val="18"/>
        </w:rPr>
        <w:t xml:space="preserve"> </w:t>
      </w:r>
      <w:r w:rsidRPr="00834035">
        <w:rPr>
          <w:b/>
          <w:bCs/>
          <w:color w:val="000000" w:themeColor="text1"/>
          <w:sz w:val="18"/>
          <w:szCs w:val="18"/>
        </w:rPr>
        <w:t>Supply chain management</w:t>
      </w:r>
      <w:r w:rsidR="00A04272" w:rsidRPr="00834035">
        <w:rPr>
          <w:b/>
          <w:bCs/>
          <w:color w:val="000000" w:themeColor="text1"/>
          <w:sz w:val="18"/>
          <w:szCs w:val="18"/>
        </w:rPr>
        <w:t>,</w:t>
      </w:r>
      <w:r w:rsidRPr="00834035">
        <w:rPr>
          <w:b/>
          <w:bCs/>
          <w:color w:val="000000" w:themeColor="text1"/>
          <w:sz w:val="18"/>
          <w:szCs w:val="18"/>
        </w:rPr>
        <w:t xml:space="preserve"> Forecasting</w:t>
      </w:r>
      <w:r w:rsidR="00A04272" w:rsidRPr="00834035">
        <w:rPr>
          <w:b/>
          <w:bCs/>
          <w:color w:val="000000" w:themeColor="text1"/>
          <w:sz w:val="18"/>
          <w:szCs w:val="18"/>
        </w:rPr>
        <w:t xml:space="preserve">, </w:t>
      </w:r>
      <w:r w:rsidRPr="00834035">
        <w:rPr>
          <w:b/>
          <w:bCs/>
          <w:color w:val="000000" w:themeColor="text1"/>
          <w:sz w:val="18"/>
          <w:szCs w:val="18"/>
        </w:rPr>
        <w:t>Neural networks</w:t>
      </w:r>
      <w:r w:rsidR="00F23E70" w:rsidRPr="00834035">
        <w:rPr>
          <w:b/>
          <w:bCs/>
          <w:color w:val="000000" w:themeColor="text1"/>
          <w:sz w:val="18"/>
          <w:szCs w:val="18"/>
        </w:rPr>
        <w:t>,</w:t>
      </w:r>
      <w:r w:rsidR="00D90999" w:rsidRPr="00834035">
        <w:rPr>
          <w:b/>
          <w:bCs/>
          <w:color w:val="000000" w:themeColor="text1"/>
          <w:sz w:val="18"/>
          <w:szCs w:val="18"/>
        </w:rPr>
        <w:t xml:space="preserve"> </w:t>
      </w:r>
      <w:r w:rsidR="00D90999" w:rsidRPr="00834035">
        <w:rPr>
          <w:rFonts w:eastAsia="Times New Roman"/>
          <w:b/>
          <w:bCs/>
          <w:sz w:val="18"/>
          <w:szCs w:val="18"/>
          <w:lang w:val="en-GB" w:eastAsia="en-GB"/>
        </w:rPr>
        <w:t xml:space="preserve">Big Data Analytics (BDA), Predictive Analytics, </w:t>
      </w:r>
      <w:r w:rsidRPr="00834035">
        <w:rPr>
          <w:b/>
          <w:bCs/>
          <w:color w:val="000000" w:themeColor="text1"/>
          <w:sz w:val="18"/>
          <w:szCs w:val="18"/>
        </w:rPr>
        <w:t>Machine learning</w:t>
      </w:r>
      <w:r w:rsidR="00F23E70" w:rsidRPr="00834035">
        <w:rPr>
          <w:b/>
          <w:bCs/>
          <w:color w:val="000000" w:themeColor="text1"/>
          <w:sz w:val="18"/>
          <w:szCs w:val="18"/>
        </w:rPr>
        <w:t>,</w:t>
      </w:r>
      <w:r w:rsidRPr="00834035">
        <w:rPr>
          <w:b/>
          <w:bCs/>
          <w:color w:val="000000" w:themeColor="text1"/>
          <w:sz w:val="18"/>
          <w:szCs w:val="18"/>
        </w:rPr>
        <w:t xml:space="preserve"> RNN, Random Forest, </w:t>
      </w:r>
      <w:r w:rsidR="00EB72CF" w:rsidRPr="00834035">
        <w:rPr>
          <w:b/>
          <w:bCs/>
          <w:color w:val="000000" w:themeColor="text1"/>
          <w:sz w:val="18"/>
          <w:szCs w:val="18"/>
        </w:rPr>
        <w:t xml:space="preserve">Kubernetes, </w:t>
      </w:r>
      <w:r w:rsidR="00A04272" w:rsidRPr="00834035">
        <w:rPr>
          <w:b/>
          <w:bCs/>
          <w:color w:val="000000" w:themeColor="text1"/>
          <w:sz w:val="18"/>
          <w:szCs w:val="18"/>
        </w:rPr>
        <w:t xml:space="preserve">cloud, Dashboard, </w:t>
      </w:r>
      <w:r w:rsidR="00EB72CF" w:rsidRPr="00834035">
        <w:rPr>
          <w:b/>
          <w:bCs/>
          <w:color w:val="000000" w:themeColor="text1"/>
          <w:sz w:val="18"/>
          <w:szCs w:val="18"/>
        </w:rPr>
        <w:t xml:space="preserve">Docker, </w:t>
      </w:r>
      <w:r w:rsidR="00F23E70" w:rsidRPr="00834035">
        <w:rPr>
          <w:b/>
          <w:bCs/>
          <w:color w:val="000000" w:themeColor="text1"/>
          <w:sz w:val="18"/>
          <w:szCs w:val="18"/>
        </w:rPr>
        <w:t>Mongo DB</w:t>
      </w:r>
    </w:p>
    <w:p w14:paraId="1986C8A0" w14:textId="7B611BBC" w:rsidR="00A66829" w:rsidRPr="00C21C91" w:rsidRDefault="00A66829" w:rsidP="00A66829">
      <w:pPr>
        <w:pStyle w:val="Heading1"/>
        <w:rPr>
          <w:color w:val="000000" w:themeColor="text1"/>
        </w:rPr>
      </w:pPr>
      <w:bookmarkStart w:id="0" w:name="OLE_LINK1"/>
      <w:r w:rsidRPr="00C21C91">
        <w:rPr>
          <w:color w:val="000000" w:themeColor="text1"/>
        </w:rPr>
        <w:t xml:space="preserve">Introduction </w:t>
      </w:r>
    </w:p>
    <w:p w14:paraId="232F0AAD" w14:textId="69D1D9EA" w:rsidR="00A66829" w:rsidRPr="00C21C91" w:rsidRDefault="00A66829" w:rsidP="00A66829">
      <w:pPr>
        <w:pStyle w:val="BodyText"/>
        <w:rPr>
          <w:color w:val="000000" w:themeColor="text1"/>
          <w:lang w:val="en-US"/>
        </w:rPr>
      </w:pPr>
      <w:r w:rsidRPr="00C21C91">
        <w:rPr>
          <w:color w:val="000000" w:themeColor="text1"/>
        </w:rPr>
        <w:t>Supply chains contribute significantly to user satisfaction, budget control</w:t>
      </w:r>
      <w:bookmarkEnd w:id="0"/>
      <w:r w:rsidRPr="00C21C91">
        <w:rPr>
          <w:color w:val="000000" w:themeColor="text1"/>
        </w:rPr>
        <w:t xml:space="preserve">, and a corporation's responses to market advantages and risks. While examining their cost considerations, timeframes, and stock control, firms pursue efficiency, dependability, and reproducibility </w:t>
      </w:r>
      <w:r w:rsidRPr="00C21C91">
        <w:rPr>
          <w:color w:val="000000" w:themeColor="text1"/>
        </w:rPr>
        <w:fldChar w:fldCharType="begin" w:fldLock="1"/>
      </w:r>
      <w:r w:rsidRPr="00C21C91">
        <w:rPr>
          <w:color w:val="000000" w:themeColor="text1"/>
        </w:rPr>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Zhang </w:t>
      </w:r>
      <w:r w:rsidRPr="00C21C91">
        <w:rPr>
          <w:i/>
          <w:noProof/>
          <w:color w:val="000000" w:themeColor="text1"/>
        </w:rPr>
        <w:t>et al.</w:t>
      </w:r>
      <w:r w:rsidRPr="00C21C91">
        <w:rPr>
          <w:noProof/>
          <w:color w:val="000000" w:themeColor="text1"/>
        </w:rPr>
        <w:t>, 2016)</w:t>
      </w:r>
      <w:r w:rsidRPr="00C21C91">
        <w:rPr>
          <w:color w:val="000000" w:themeColor="text1"/>
        </w:rPr>
        <w:fldChar w:fldCharType="end"/>
      </w:r>
      <w:r w:rsidRPr="00C21C91">
        <w:rPr>
          <w:color w:val="000000" w:themeColor="text1"/>
          <w:lang w:val="en-US"/>
        </w:rPr>
        <w:t xml:space="preserve"> </w:t>
      </w:r>
      <w:r w:rsidRPr="00C21C91">
        <w:rPr>
          <w:color w:val="000000" w:themeColor="text1"/>
        </w:rPr>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Pr="00C21C91">
        <w:rPr>
          <w:color w:val="000000" w:themeColor="text1"/>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Managing RSC processes worldwide becomes crucial because of increasing international competitiveness, stricter environmental requirements, and various chances for earning and enhanced business reputa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ollin","given":"Jari","non-dropping-particle":"","parse-names":false,"suffix":""},{"dropping-particle":"","family":"Eloranta","given":"Eero","non-dropping-particle":"","parse-names":false,"suffix":""},{"dropping-particle":"","family":"Holmström","given":"Jan","non-dropping-particle":"","parse-names":false,"suffix":""}],"container-title":"Supply Chain Management: An International Journal","id":"ITEM-1","issued":{"date-parts":[["2009"]]},"publisher":"Emerald Group Publishing Limited","title":"How to design the right supply chains for your customers","type":"article-journal"},"uris":["http://www.mendeley.com/documents/?uuid=cd8d3789-9b83-472b-abe7-13aa289f61b3","http://www.mendeley.com/documents/?uuid=6184f729-1d9d-4b23-8d6f-f3f2ad981b31"]}],"mendeley":{"formattedCitation":"(Collin, Eloranta and Holmström, 2009)","plainTextFormattedCitation":"(Collin, Eloranta and Holmström, 2009)","previouslyFormattedCitation":"(Collin, Eloranta and Holmström, 200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Collin, Eloranta and Holmström, 2009)</w:t>
      </w:r>
      <w:r w:rsidRPr="00C21C91">
        <w:rPr>
          <w:color w:val="000000" w:themeColor="text1"/>
          <w:lang w:val="en-US"/>
        </w:rPr>
        <w:fldChar w:fldCharType="end"/>
      </w:r>
      <w:r w:rsidRPr="00C21C91">
        <w:rPr>
          <w:color w:val="000000" w:themeColor="text1"/>
          <w:lang w:val="en-US"/>
        </w:rPr>
        <w:t xml:space="preserve">. Generally, the production planning procedure can identify the ideal implementation plan for a supply chain's production and logistical activities. According </w:t>
      </w:r>
      <w:r w:rsidRPr="00C21C91">
        <w:rPr>
          <w:color w:val="000000" w:themeColor="text1"/>
          <w:lang w:val="en-US"/>
        </w:rPr>
        <w:t xml:space="preserve">to its practical use, the area is now relevant to academics and professionals. Data mining is a methodology for extracting information from large database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ong","given":"Guang","non-dropping-particle":"","parse-names":false,"suffix":""},{"dropping-particle":"","family":"Song","given":"Shaohua","non-dropping-particle":"","parse-names":false,"suffix":""}],"container-title":"International Journal of Logistics Research and Applications","id":"ITEM-1","issue":"1","issued":{"date-parts":[["2021"]]},"page":"1-22","publisher":"Taylor \\&amp; Francis","title":"Fostering supply chain integration in omni-channel retailing through human resource factors: empirical study in China’s market","type":"article-journal","volume":"24"},"uris":["http://www.mendeley.com/documents/?uuid=2f6d3527-37e0-485d-844e-9c09bd7ed5f3","http://www.mendeley.com/documents/?uuid=38619164-d8a3-4420-85c0-8dad40627ea8"]}],"mendeley":{"formattedCitation":"(Song and Song, 2021)","plainTextFormattedCitation":"(Song and Song, 2021)","previouslyFormattedCitation":"(Song and Song,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ong and Song, 2021)</w:t>
      </w:r>
      <w:r w:rsidRPr="00C21C91">
        <w:rPr>
          <w:color w:val="000000" w:themeColor="text1"/>
          <w:lang w:val="en-US"/>
        </w:rPr>
        <w:fldChar w:fldCharType="end"/>
      </w:r>
      <w:r w:rsidRPr="00C21C91">
        <w:rPr>
          <w:color w:val="000000" w:themeColor="text1"/>
          <w:lang w:val="en-US"/>
        </w:rPr>
        <w:t xml:space="preserve">. A computer program that facilitates the detection of concealed data within collections. While combining data mining and optimization, after the confidential information is recovered from the collection, the feature selection of an optimization problem could be decreas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ria and Cuccurullo, 2017)</w:t>
      </w:r>
      <w:r w:rsidRPr="00C21C91">
        <w:rPr>
          <w:color w:val="000000" w:themeColor="text1"/>
          <w:lang w:val="en-US"/>
        </w:rPr>
        <w:fldChar w:fldCharType="end"/>
      </w:r>
      <w:r w:rsidRPr="00C21C91">
        <w:rPr>
          <w:color w:val="000000" w:themeColor="text1"/>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p>
    <w:p w14:paraId="538D99B0" w14:textId="77777777" w:rsidR="00A66829" w:rsidRPr="00C21C91" w:rsidRDefault="00A66829" w:rsidP="00A66829">
      <w:pPr>
        <w:pStyle w:val="BodyText"/>
        <w:rPr>
          <w:color w:val="000000" w:themeColor="text1"/>
          <w:lang w:val="en-US"/>
        </w:rPr>
      </w:pPr>
      <w:r w:rsidRPr="00C21C91">
        <w:rPr>
          <w:color w:val="000000" w:themeColor="text1"/>
          <w:lang w:val="en-US"/>
        </w:rPr>
        <w:t xml:space="preserve">As the economy has been growing, the quality of human existence has continually improved. In addition, as the market for various items rises, individuals are placing an increased significance on product durability and safet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Han and Zhang, 2021)</w:t>
      </w:r>
      <w:r w:rsidRPr="00C21C91">
        <w:rPr>
          <w:color w:val="000000" w:themeColor="text1"/>
          <w:lang w:val="en-US"/>
        </w:rPr>
        <w:fldChar w:fldCharType="end"/>
      </w:r>
      <w:r w:rsidRPr="00C21C91">
        <w:rPr>
          <w:color w:val="000000" w:themeColor="text1"/>
          <w:lang w:val="en-US"/>
        </w:rPr>
        <w:t xml:space="preserve">. Currently, most of the items moving in the state are distributed via the conventional horizontal cluster product supply chai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im","given":"Dong-Young","non-dropping-particle":"","parse-names":false,"suffix":""},{"dropping-particle":"","family":"Fortado","given":"Bruce","non-dropping-particle":"","parse-names":false,"suffix":""}],"container-title":"International Journal of Production Research","id":"ITEM-1","issue":"19","issued":{"date-parts":[["2021"]]},"page":"5844-5866","publisher":"Taylor \\&amp; Francis","title":"Outcomes of supply chain dependence asymmetry: a systematic review of the statistical evidence","type":"article-journal","volume":"59"},"uris":["http://www.mendeley.com/documents/?uuid=451b50e2-9f9b-48b9-9428-05dc4fe00afd","http://www.mendeley.com/documents/?uuid=e17b3001-dab6-4bbb-95af-5f1d3531eab0"]}],"mendeley":{"formattedCitation":"(Kim and Fortado, 2021)","plainTextFormattedCitation":"(Kim and Fortado, 2021)","previouslyFormattedCitation":"(Kim and Fortado,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im and Fortado, 2021)</w:t>
      </w:r>
      <w:r w:rsidRPr="00C21C91">
        <w:rPr>
          <w:color w:val="000000" w:themeColor="text1"/>
          <w:lang w:val="en-US"/>
        </w:rPr>
        <w:fldChar w:fldCharType="end"/>
      </w:r>
      <w:r w:rsidRPr="00C21C91">
        <w:rPr>
          <w:color w:val="000000" w:themeColor="text1"/>
          <w:lang w:val="en-US"/>
        </w:rPr>
        <w:t xml:space="preserve">. Numerous issues, including the complexity of continuous improvement, significant merchandise damage, lengthy delivery schedule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obinson","given":"Jessica L","non-dropping-particle":"","parse-names":false,"suffix":""},{"dropping-particle":"","family":"Manrodt","given":"Karl","non-dropping-particle":"","parse-names":false,"suffix":""},{"dropping-particle":"","family":"Murfield","given":"Monique Lynn","non-dropping-particle":"","parse-names":false,"suffix":""},{"dropping-particle":"","family":"Boone","given":"Christopher A","non-dropping-particle":"","parse-names":false,"suffix":""},{"dropping-particle":"","family":"Rutner","given":"Paige","non-dropping-particle":"","parse-names":false,"suffix":""}],"container-title":"The International Journal of Logistics Management","id":"ITEM-1","issue":"4","issued":{"date-parts":[["2018"]]},"page":"1306-1324","publisher":"Emerald Publishing Limited","title":"Achieving integration: a dual pathway model of supply chain orientation and organizational identification","type":"article-journal","volume":"29"},"uris":["http://www.mendeley.com/documents/?uuid=10123b87-83f7-4dac-be20-e55546878c5f","http://www.mendeley.com/documents/?uuid=ab85390b-0d45-4083-af3b-a4b7c08a1872"]}],"mendeley":{"formattedCitation":"(Robinson &lt;i&gt;et al.&lt;/i&gt;, 2018)","plainTextFormattedCitation":"(Robinson et al., 2018)","previouslyFormattedCitation":"(Robinson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Robinson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lang w:val="en-US"/>
        </w:rPr>
        <w:t xml:space="preserve">, outdated distribution systems, high logistics operations, and relatively low productivity, make it challenging to conform to the key genera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als","given":"Lydia","non-dropping-particle":"","parse-names":false,"suffix":""},{"dropping-particle":"","family":"Turkulainen","given":"Virpi","non-dropping-particle":"","parse-names":false,"suffix":""}],"container-title":"Journal of Purchasing and Supply Management","id":"ITEM-1","issue":"4","issued":{"date-parts":[["2017"]]},"page":"256-267","publisher":"Elsevier","title":"Achieving efficiency and effectiveness in Purchasing and Supply Management: Organization design and outsourcing","type":"article-journal","volume":"23"},"uris":["http://www.mendeley.com/documents/?uuid=1938b84e-466f-439a-abe4-42f1be9a9110","http://www.mendeley.com/documents/?uuid=62b26a46-27c8-4440-bd31-22a6f51274d9"]}],"mendeley":{"formattedCitation":"(Bals and Turkulainen, 2017)","plainTextFormattedCitation":"(Bals and Turkulainen, 2017)","previouslyFormattedCitation":"(Bals and Turkulainen,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als and Turkulainen, 2017)</w:t>
      </w:r>
      <w:r w:rsidRPr="00C21C91">
        <w:rPr>
          <w:color w:val="000000" w:themeColor="text1"/>
          <w:lang w:val="en-US"/>
        </w:rPr>
        <w:fldChar w:fldCharType="end"/>
      </w:r>
      <w:r w:rsidRPr="00C21C91">
        <w:rPr>
          <w:color w:val="000000" w:themeColor="text1"/>
          <w:lang w:val="en-US"/>
        </w:rPr>
        <w:t xml:space="preserve">. Supply chain management is the most profitable and efficient strategy to respond to the existing intense competition. The fundamental of supply chain management is a technique combined conceptual framework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Turkulainen and Swink, 2017)</w:t>
      </w:r>
      <w:r w:rsidRPr="00C21C91">
        <w:rPr>
          <w:color w:val="000000" w:themeColor="text1"/>
          <w:lang w:val="en-US"/>
        </w:rPr>
        <w:fldChar w:fldCharType="end"/>
      </w:r>
      <w:r w:rsidRPr="00C21C91">
        <w:rPr>
          <w:color w:val="000000" w:themeColor="text1"/>
          <w:lang w:val="en-US"/>
        </w:rPr>
        <w:t xml:space="preserve">, and several scholars have long predicted that integration will be an essential factor of supply chain research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Luo and Yu, 2019)</w:t>
      </w:r>
      <w:r w:rsidRPr="00C21C91">
        <w:rPr>
          <w:color w:val="000000" w:themeColor="text1"/>
          <w:lang w:val="en-US"/>
        </w:rPr>
        <w:fldChar w:fldCharType="end"/>
      </w:r>
      <w:r w:rsidRPr="00C21C91">
        <w:rPr>
          <w:color w:val="000000" w:themeColor="text1"/>
          <w:lang w:val="en-US"/>
        </w:rPr>
        <w:t xml:space="preserve">. Consequently, the beginning of organizational learning in the product supply chain and the implementation of digital technologies to enforce an effective system is now the foundation for breaking through modernization deadlock and expanding market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17baa232-467c-4f63-81fe-386e3b349764","http://www.mendeley.com/documents/?uuid=393bdc85-7899-4563-b7df-952114eb9364"]}],"mendeley":{"formattedCitation":"(Han and Zhang, 2021)","plainTextFormattedCitation":"(Han and Zhang, 2021)","previouslyFormattedCitation":"(Han and Zhang,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Han and Zhang, 2021)</w:t>
      </w:r>
      <w:r w:rsidRPr="00C21C91">
        <w:rPr>
          <w:color w:val="000000" w:themeColor="text1"/>
          <w:lang w:val="en-US"/>
        </w:rPr>
        <w:fldChar w:fldCharType="end"/>
      </w:r>
      <w:r w:rsidRPr="00C21C91">
        <w:rPr>
          <w:color w:val="000000" w:themeColor="text1"/>
          <w:lang w:val="en-US"/>
        </w:rPr>
        <w:t xml:space="preserve">, as well as the eventual target for the capacity building of merchandise distribution network control and administration in today's societ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ogale","given":"D G","non-dropping-particle":"","parse-names":false,"suffix":""},{"dropping-particle":"","family":"Kumar","given":"Sri Krishna","non-dropping-particle":"","parse-names":false,"suffix":""},{"dropping-particle":"","family":"Tiwari","given":"Manoj Kumar","non-dropping-particle":"","parse-names":false,"suffix":""}],"container-title":"Annals of Operations Research","id":"ITEM-1","issue":"1","issued":{"date-parts":[["2020"]]},"page":"257-284","publisher":"Springer","title":"Green food supply chain design considering risk and post-harvest losses: A case study","type":"article-journal","volume":"295"},"uris":["http://www.mendeley.com/documents/?uuid=1a399639-80b2-4a4e-8d9a-c7c52034ebbe","http://www.mendeley.com/documents/?uuid=ac77789b-608b-46bc-bed9-7b43cc3b16db"]}],"mendeley":{"formattedCitation":"(Mogale, Kumar and Tiwari, 2020)","plainTextFormattedCitation":"(Mogale, Kumar and Tiwari, 2020)","previouslyFormattedCitation":"(Mogale, Kumar and Tiwari,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Mogale, Kumar and Tiwari, 2020)</w:t>
      </w:r>
      <w:r w:rsidRPr="00C21C91">
        <w:rPr>
          <w:color w:val="000000" w:themeColor="text1"/>
          <w:lang w:val="en-US"/>
        </w:rPr>
        <w:fldChar w:fldCharType="end"/>
      </w:r>
      <w:r w:rsidRPr="00C21C91">
        <w:rPr>
          <w:color w:val="000000" w:themeColor="text1"/>
          <w:lang w:val="en-US"/>
        </w:rPr>
        <w:t xml:space="preserve">. The commercial supply chain has shifted from a single regional vertical clustering to an internally strategic alliance and will evolve into a stage characterized by several supply chain functional relationship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Gholamian and Taghanzadeh, 2017)</w:t>
      </w:r>
      <w:r w:rsidRPr="00C21C91">
        <w:rPr>
          <w:color w:val="000000" w:themeColor="text1"/>
          <w:lang w:val="en-US"/>
        </w:rPr>
        <w:fldChar w:fldCharType="end"/>
      </w:r>
      <w:r w:rsidRPr="00C21C91">
        <w:rPr>
          <w:color w:val="000000" w:themeColor="text1"/>
          <w:lang w:val="en-US"/>
        </w:rPr>
        <w:t xml:space="preserve">. </w:t>
      </w:r>
    </w:p>
    <w:p w14:paraId="11262AA4" w14:textId="433EF2AC" w:rsidR="00A66829" w:rsidRPr="00C21C91" w:rsidRDefault="00A66829" w:rsidP="00FE4F1D">
      <w:pPr>
        <w:pStyle w:val="BodyText"/>
        <w:rPr>
          <w:color w:val="000000" w:themeColor="text1"/>
          <w:lang w:val="en-US"/>
        </w:rPr>
      </w:pPr>
      <w:r w:rsidRPr="00C21C91">
        <w:rPr>
          <w:color w:val="000000" w:themeColor="text1"/>
          <w:lang w:val="en-US"/>
        </w:rPr>
        <w:t xml:space="preserve">As per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entzer </w:t>
      </w:r>
      <w:r w:rsidRPr="00C21C91">
        <w:rPr>
          <w:i/>
          <w:noProof/>
          <w:color w:val="000000" w:themeColor="text1"/>
          <w:lang w:val="en-US"/>
        </w:rPr>
        <w:t>et al.</w:t>
      </w:r>
      <w:r w:rsidRPr="00C21C91">
        <w:rPr>
          <w:noProof/>
          <w:color w:val="000000" w:themeColor="text1"/>
          <w:lang w:val="en-US"/>
        </w:rPr>
        <w:t>, 2001)</w:t>
      </w:r>
      <w:r w:rsidRPr="00C21C91">
        <w:rPr>
          <w:color w:val="000000" w:themeColor="text1"/>
          <w:lang w:val="en-US"/>
        </w:rPr>
        <w:fldChar w:fldCharType="end"/>
      </w:r>
      <w:r w:rsidRPr="00C21C91">
        <w:rPr>
          <w:color w:val="000000" w:themeColor="text1"/>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w:t>
      </w:r>
      <w:r w:rsidRPr="00C21C91">
        <w:rPr>
          <w:color w:val="000000" w:themeColor="text1"/>
          <w:lang w:val="en-US"/>
        </w:rPr>
        <w:lastRenderedPageBreak/>
        <w:t xml:space="preserve">capabilities have evolved in numerous industries in recent decades, especially in supply chai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Borges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 xml:space="preserve">.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hang, Pee and Cui, 2021)</w:t>
      </w:r>
      <w:r w:rsidRPr="00C21C91">
        <w:rPr>
          <w:color w:val="000000" w:themeColor="text1"/>
          <w:lang w:val="en-US"/>
        </w:rPr>
        <w:fldChar w:fldCharType="end"/>
      </w:r>
      <w:r w:rsidRPr="00C21C91">
        <w:rPr>
          <w:color w:val="000000" w:themeColor="text1"/>
          <w:lang w:val="en-US"/>
        </w:rPr>
        <w:t xml:space="preserve">. </w:t>
      </w:r>
    </w:p>
    <w:p w14:paraId="4F551751" w14:textId="77777777" w:rsidR="00A66829" w:rsidRPr="00C21C91" w:rsidRDefault="00A66829" w:rsidP="00A66829">
      <w:pPr>
        <w:pStyle w:val="Heading1"/>
        <w:rPr>
          <w:color w:val="000000" w:themeColor="text1"/>
        </w:rPr>
      </w:pPr>
      <w:r w:rsidRPr="00C21C91">
        <w:rPr>
          <w:color w:val="000000" w:themeColor="text1"/>
        </w:rPr>
        <w:t xml:space="preserve">Related work </w:t>
      </w:r>
    </w:p>
    <w:p w14:paraId="017841C3" w14:textId="66006E03" w:rsidR="00A66829" w:rsidRDefault="00A66829" w:rsidP="00A66829">
      <w:pPr>
        <w:jc w:val="both"/>
        <w:rPr>
          <w:color w:val="000000" w:themeColor="text1"/>
        </w:rPr>
      </w:pPr>
      <w:r w:rsidRPr="00C21C91">
        <w:rPr>
          <w:color w:val="000000" w:themeColor="text1"/>
        </w:rPr>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for operations in this context. (Castro et al., 2009) introduced a model design that integrates semantically supported simulation with the orchestration of fusion operations. Additionally, the results have shown improved selections based on the newest and optimized information. Furthermore, a significant data-driven decision model has been used to validate this model. Initially, the model integrates a semantic business process framework with assistance from the SCOR taxonomy that will enable the development of multimodal integration workflows in the supply chain in compliance with the known benchmark. Therefore, a conversional language will be employed to create the web service for translation tasks. Additionally, integrating these translators into the business executable process system is also effective process-level interoperability. (</w:t>
      </w:r>
      <w:proofErr w:type="spellStart"/>
      <w:r w:rsidRPr="00C21C91">
        <w:rPr>
          <w:color w:val="000000" w:themeColor="text1"/>
        </w:rPr>
        <w:t>Tountopoulos</w:t>
      </w:r>
      <w:proofErr w:type="spellEnd"/>
      <w:r w:rsidRPr="00C21C91">
        <w:rPr>
          <w:color w:val="000000" w:themeColor="text1"/>
        </w:rPr>
        <w:t xml:space="preserve"> et al., 2018) [2] highlighted the progress in defining a controlling context for data-driven orchestration of utility services in potential intelligent production applications. In addition, the study analyzed the relevance and significance of multi-aspect data in the control of production processes and presented a reference model for orchestrating the different data services. This demonstrates the capability of data-driven service orchestration to facilitate intelligent business scenarios in state-of-the-art manufacturing disruption management. Additionally, the significance of data-driven service orchestration in enhancing decision-making systems within</w:t>
      </w:r>
      <w:r w:rsidRPr="00C21C91">
        <w:rPr>
          <w:color w:val="000000" w:themeColor="text1"/>
          <w:lang w:val="en-GB"/>
        </w:rPr>
        <w:t xml:space="preserve"> </w:t>
      </w:r>
      <w:r w:rsidRPr="00C21C91">
        <w:rPr>
          <w:color w:val="000000" w:themeColor="text1"/>
        </w:rPr>
        <w:t>intelligent manufacturing-based ecosystems has been emphasized.</w:t>
      </w:r>
    </w:p>
    <w:p w14:paraId="39895D3B" w14:textId="45C9A769" w:rsidR="004A24D6" w:rsidRPr="00C21C91" w:rsidRDefault="004A24D6" w:rsidP="00A66829">
      <w:pPr>
        <w:jc w:val="both"/>
        <w:rPr>
          <w:color w:val="000000" w:themeColor="text1"/>
        </w:rPr>
      </w:pPr>
    </w:p>
    <w:p w14:paraId="7D7F7BC0" w14:textId="6F2DEE50" w:rsidR="00A66829" w:rsidRPr="00C21C91" w:rsidRDefault="00A66829" w:rsidP="00A66829">
      <w:pPr>
        <w:jc w:val="both"/>
        <w:rPr>
          <w:color w:val="000000" w:themeColor="text1"/>
        </w:rPr>
      </w:pPr>
      <w:r w:rsidRPr="00C21C91">
        <w:rPr>
          <w:color w:val="000000" w:themeColor="text1"/>
        </w:rPr>
        <w:t xml:space="preserve"> (Hauser et al., 2017)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modeling of an adaption method. Finally, it discussed the principle of orchestration techniques. (</w:t>
      </w:r>
      <w:proofErr w:type="spellStart"/>
      <w:r w:rsidRPr="00C21C91">
        <w:rPr>
          <w:color w:val="000000" w:themeColor="text1"/>
        </w:rPr>
        <w:t>Dalmolen</w:t>
      </w:r>
      <w:proofErr w:type="spellEnd"/>
      <w:r w:rsidRPr="00C21C91">
        <w:rPr>
          <w:color w:val="000000" w:themeColor="text1"/>
        </w:rPr>
        <w:t xml:space="preserve">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501C6148" w14:textId="6BCCE87C" w:rsidR="00A66829" w:rsidRPr="00C21C91" w:rsidRDefault="00A66829" w:rsidP="00A66829">
      <w:pPr>
        <w:jc w:val="both"/>
        <w:rPr>
          <w:color w:val="000000" w:themeColor="text1"/>
        </w:rPr>
      </w:pPr>
    </w:p>
    <w:p w14:paraId="288FD54E" w14:textId="77777777" w:rsidR="00A66829" w:rsidRPr="00C21C91" w:rsidRDefault="00A66829" w:rsidP="00A66829">
      <w:pPr>
        <w:pStyle w:val="Heading1"/>
        <w:rPr>
          <w:color w:val="000000" w:themeColor="text1"/>
        </w:rPr>
      </w:pPr>
      <w:r w:rsidRPr="00C21C91">
        <w:rPr>
          <w:color w:val="000000" w:themeColor="text1"/>
        </w:rPr>
        <w:t xml:space="preserve">Background research </w:t>
      </w:r>
    </w:p>
    <w:p w14:paraId="30F6EC9A" w14:textId="003F2866" w:rsidR="00A66829" w:rsidRPr="00C21C91" w:rsidRDefault="00A66829" w:rsidP="00A66829">
      <w:pPr>
        <w:jc w:val="both"/>
        <w:rPr>
          <w:color w:val="000000" w:themeColor="text1"/>
        </w:rPr>
      </w:pPr>
      <w:r w:rsidRPr="00C21C91">
        <w:rPr>
          <w:color w:val="000000" w:themeColor="text1"/>
        </w:rPr>
        <w:t>Despite having a substantial number of scientific articles in the domain of machine learning and supply chain management individually, not enough attention has been made to the uses of ML algorithms in SCM (</w:t>
      </w:r>
      <w:proofErr w:type="spellStart"/>
      <w:r w:rsidRPr="00C21C91">
        <w:rPr>
          <w:color w:val="000000" w:themeColor="text1"/>
        </w:rPr>
        <w:t>Bertolini</w:t>
      </w:r>
      <w:proofErr w:type="spellEnd"/>
      <w:r w:rsidRPr="00C21C91">
        <w:rPr>
          <w:color w:val="000000" w:themeColor="text1"/>
        </w:rPr>
        <w:t>, 2021). This section analyzes the utilization of the most well-known machine learning classifiers to the SCM related challenges, such as supplier evaluation and segmentation, supply risk detection, market and sale projection, manufacturing, stock control, and transportation.</w:t>
      </w:r>
    </w:p>
    <w:p w14:paraId="796C580B" w14:textId="3166B1B0" w:rsidR="00A62657" w:rsidRPr="00C21C91" w:rsidRDefault="00A62657" w:rsidP="00A66829">
      <w:pPr>
        <w:jc w:val="both"/>
        <w:rPr>
          <w:color w:val="000000" w:themeColor="text1"/>
        </w:rPr>
      </w:pPr>
    </w:p>
    <w:p w14:paraId="4BBB70BF" w14:textId="6FE66885" w:rsidR="00A62657" w:rsidRPr="00C21C91" w:rsidRDefault="00A62657" w:rsidP="00A62657">
      <w:pPr>
        <w:pStyle w:val="Heading2"/>
        <w:rPr>
          <w:color w:val="000000" w:themeColor="text1"/>
        </w:rPr>
      </w:pPr>
      <w:r w:rsidRPr="00C21C91">
        <w:rPr>
          <w:color w:val="000000" w:themeColor="text1"/>
        </w:rPr>
        <w:t>Overview of Dataset</w:t>
      </w:r>
    </w:p>
    <w:p w14:paraId="03718CC7" w14:textId="77777777" w:rsidR="00A62657" w:rsidRDefault="00A62657" w:rsidP="00A62657">
      <w:pPr>
        <w:rPr>
          <w:color w:val="000000" w:themeColor="text1"/>
        </w:rPr>
      </w:pPr>
    </w:p>
    <w:p w14:paraId="36326C42" w14:textId="71AC0046" w:rsidR="00C21C91" w:rsidRPr="00834035" w:rsidRDefault="00C21C91" w:rsidP="00D32FA6">
      <w:pPr>
        <w:jc w:val="both"/>
        <w:rPr>
          <w:rFonts w:eastAsia="Times New Roman"/>
          <w:color w:val="000000" w:themeColor="text1"/>
          <w:sz w:val="24"/>
          <w:szCs w:val="24"/>
          <w:lang w:val="en-GB" w:eastAsia="en-GB"/>
        </w:rPr>
      </w:pPr>
      <w:r w:rsidRPr="00C21C91">
        <w:rPr>
          <w:rFonts w:eastAsia="Times New Roman"/>
          <w:color w:val="000000" w:themeColor="text1"/>
          <w:lang w:val="en-GB" w:eastAsia="en-GB"/>
        </w:rPr>
        <w:t xml:space="preserve">A Dataset of Supply Chains used by the company </w:t>
      </w:r>
      <w:proofErr w:type="spellStart"/>
      <w:r w:rsidRPr="00C21C91">
        <w:rPr>
          <w:rFonts w:eastAsia="Times New Roman"/>
          <w:color w:val="000000" w:themeColor="text1"/>
          <w:lang w:val="en-GB" w:eastAsia="en-GB"/>
        </w:rPr>
        <w:t>DataCo</w:t>
      </w:r>
      <w:proofErr w:type="spellEnd"/>
      <w:r w:rsidRPr="00C21C91">
        <w:rPr>
          <w:rFonts w:eastAsia="Times New Roman"/>
          <w:color w:val="000000" w:themeColor="text1"/>
          <w:lang w:val="en-GB" w:eastAsia="en-GB"/>
        </w:rPr>
        <w:t xml:space="preserve"> Global was used for the analysis. Dataset of Supply Chain, which allows the use of Machine Learning Algorithms and R Software. Areas of important registered activities: Provisioning</w:t>
      </w:r>
      <w:r w:rsidRPr="006210B9">
        <w:rPr>
          <w:rFonts w:eastAsia="Times New Roman"/>
          <w:color w:val="000000" w:themeColor="text1"/>
          <w:lang w:val="en-GB" w:eastAsia="en-GB"/>
        </w:rPr>
        <w:t>,</w:t>
      </w:r>
      <w:r w:rsidRPr="00C21C91">
        <w:rPr>
          <w:rFonts w:eastAsia="Times New Roman"/>
          <w:color w:val="000000" w:themeColor="text1"/>
          <w:lang w:val="en-GB" w:eastAsia="en-GB"/>
        </w:rPr>
        <w:t xml:space="preserve"> </w:t>
      </w:r>
      <w:r w:rsidRPr="006210B9">
        <w:rPr>
          <w:rFonts w:eastAsia="Times New Roman"/>
          <w:color w:val="000000" w:themeColor="text1"/>
          <w:lang w:val="en-GB" w:eastAsia="en-GB"/>
        </w:rPr>
        <w:t>Production,</w:t>
      </w:r>
      <w:r w:rsidRPr="00C21C91">
        <w:rPr>
          <w:rFonts w:eastAsia="Times New Roman"/>
          <w:color w:val="000000" w:themeColor="text1"/>
          <w:lang w:val="en-GB" w:eastAsia="en-GB"/>
        </w:rPr>
        <w:t xml:space="preserve"> </w:t>
      </w:r>
      <w:r w:rsidRPr="006210B9">
        <w:rPr>
          <w:rFonts w:eastAsia="Times New Roman"/>
          <w:color w:val="000000" w:themeColor="text1"/>
          <w:lang w:val="en-GB" w:eastAsia="en-GB"/>
        </w:rPr>
        <w:t>Sales,</w:t>
      </w:r>
      <w:r w:rsidRPr="00C21C91">
        <w:rPr>
          <w:rFonts w:eastAsia="Times New Roman"/>
          <w:color w:val="000000" w:themeColor="text1"/>
          <w:lang w:val="en-GB" w:eastAsia="en-GB"/>
        </w:rPr>
        <w:t xml:space="preserve"> Commercial </w:t>
      </w:r>
      <w:r w:rsidRPr="006210B9">
        <w:rPr>
          <w:rFonts w:eastAsia="Times New Roman"/>
          <w:color w:val="000000" w:themeColor="text1"/>
          <w:lang w:val="en-GB" w:eastAsia="en-GB"/>
        </w:rPr>
        <w:t>Distribution. It</w:t>
      </w:r>
      <w:r w:rsidRPr="00C21C91">
        <w:rPr>
          <w:rFonts w:eastAsia="Times New Roman"/>
          <w:color w:val="000000" w:themeColor="text1"/>
          <w:lang w:val="en-GB" w:eastAsia="en-GB"/>
        </w:rPr>
        <w:t xml:space="preserve"> also allows the correlation of Structured Data with Unstructured Data for knowledge generation</w:t>
      </w:r>
      <w:r w:rsidR="006210B9" w:rsidRPr="006210B9">
        <w:rPr>
          <w:rFonts w:eastAsia="Times New Roman"/>
          <w:color w:val="000000" w:themeColor="text1"/>
          <w:lang w:val="en-GB" w:eastAsia="en-GB"/>
        </w:rPr>
        <w:t xml:space="preserve"> </w:t>
      </w:r>
      <w:r w:rsidR="006210B9" w:rsidRPr="006210B9">
        <w:rPr>
          <w:rFonts w:eastAsia="Times New Roman"/>
          <w:color w:val="000000" w:themeColor="text1"/>
          <w:shd w:val="clear" w:color="auto" w:fill="FFFFFF"/>
          <w:lang w:val="en-GB" w:eastAsia="en-GB"/>
        </w:rPr>
        <w:t>(</w:t>
      </w:r>
      <w:proofErr w:type="spellStart"/>
      <w:r w:rsidR="006210B9" w:rsidRPr="006210B9">
        <w:rPr>
          <w:rFonts w:eastAsia="Times New Roman"/>
          <w:color w:val="000000" w:themeColor="text1"/>
          <w:shd w:val="clear" w:color="auto" w:fill="FFFFFF"/>
          <w:lang w:val="en-GB" w:eastAsia="en-GB"/>
        </w:rPr>
        <w:t>Constante</w:t>
      </w:r>
      <w:proofErr w:type="spellEnd"/>
      <w:r w:rsidR="006210B9" w:rsidRPr="006210B9">
        <w:rPr>
          <w:rFonts w:eastAsia="Times New Roman"/>
          <w:color w:val="000000" w:themeColor="text1"/>
          <w:shd w:val="clear" w:color="auto" w:fill="FFFFFF"/>
          <w:lang w:val="en-GB" w:eastAsia="en-GB"/>
        </w:rPr>
        <w:t>, Silva and Pereira, 2019)</w:t>
      </w:r>
      <w:r w:rsidRPr="00C21C91">
        <w:rPr>
          <w:rFonts w:eastAsia="Times New Roman"/>
          <w:color w:val="000000" w:themeColor="text1"/>
          <w:lang w:val="en-GB" w:eastAsia="en-GB"/>
        </w:rPr>
        <w:t>.</w:t>
      </w:r>
    </w:p>
    <w:p w14:paraId="6F6F3A07" w14:textId="4BB1EA2D" w:rsidR="00C21C91" w:rsidRPr="00C21C91" w:rsidRDefault="00C21C91" w:rsidP="00A62657">
      <w:pPr>
        <w:rPr>
          <w:color w:val="000000" w:themeColor="text1"/>
        </w:rPr>
        <w:sectPr w:rsidR="00C21C91" w:rsidRPr="00C21C91" w:rsidSect="00683992">
          <w:type w:val="continuous"/>
          <w:pgSz w:w="11906" w:h="16838" w:code="9"/>
          <w:pgMar w:top="1080" w:right="907" w:bottom="1440" w:left="907" w:header="720" w:footer="720" w:gutter="0"/>
          <w:cols w:num="2" w:space="360"/>
          <w:docGrid w:linePitch="360"/>
        </w:sectPr>
      </w:pPr>
    </w:p>
    <w:p w14:paraId="19120A5E" w14:textId="2AD0A8BE" w:rsidR="00A62657" w:rsidRPr="00C21C91" w:rsidRDefault="004A24D6" w:rsidP="00A62657">
      <w:pPr>
        <w:rPr>
          <w:color w:val="000000" w:themeColor="text1"/>
        </w:rPr>
        <w:sectPr w:rsidR="00A62657" w:rsidRPr="00C21C91" w:rsidSect="00A62657">
          <w:type w:val="continuous"/>
          <w:pgSz w:w="11906" w:h="16838" w:code="9"/>
          <w:pgMar w:top="1080" w:right="907" w:bottom="1440" w:left="907" w:header="720" w:footer="720" w:gutter="0"/>
          <w:cols w:space="360"/>
          <w:docGrid w:linePitch="360"/>
        </w:sectPr>
      </w:pPr>
      <w:r>
        <w:rPr>
          <w:noProof/>
        </w:rPr>
        <mc:AlternateContent>
          <mc:Choice Requires="wpg">
            <w:drawing>
              <wp:anchor distT="0" distB="0" distL="114300" distR="114300" simplePos="0" relativeHeight="251666432" behindDoc="0" locked="0" layoutInCell="1" allowOverlap="1" wp14:anchorId="39859F3F" wp14:editId="1D8AFCE8">
                <wp:simplePos x="0" y="0"/>
                <wp:positionH relativeFrom="column">
                  <wp:posOffset>-42545</wp:posOffset>
                </wp:positionH>
                <wp:positionV relativeFrom="paragraph">
                  <wp:posOffset>70485</wp:posOffset>
                </wp:positionV>
                <wp:extent cx="6332220" cy="914400"/>
                <wp:effectExtent l="0" t="0" r="5080" b="0"/>
                <wp:wrapSquare wrapText="bothSides"/>
                <wp:docPr id="17" name="Group 17"/>
                <wp:cNvGraphicFramePr/>
                <a:graphic xmlns:a="http://schemas.openxmlformats.org/drawingml/2006/main">
                  <a:graphicData uri="http://schemas.microsoft.com/office/word/2010/wordprocessingGroup">
                    <wpg:wgp>
                      <wpg:cNvGrpSpPr/>
                      <wpg:grpSpPr>
                        <a:xfrm>
                          <a:off x="0" y="0"/>
                          <a:ext cx="6332220" cy="914400"/>
                          <a:chOff x="0" y="0"/>
                          <a:chExt cx="5731510" cy="694055"/>
                        </a:xfrm>
                      </wpg:grpSpPr>
                      <pic:pic xmlns:pic="http://schemas.openxmlformats.org/drawingml/2006/picture">
                        <pic:nvPicPr>
                          <pic:cNvPr id="18" name="Picture 1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42FEDCF" id="Group 17" o:spid="_x0000_s1026" style="position:absolute;margin-left:-3.35pt;margin-top:5.55pt;width:498.6pt;height:1in;z-index:251666432;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">
                  <v:imagedata r:id="rId13"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">
                  <v:imagedata r:id="rId14" o:title=""/>
                </v:shape>
                <w10:wrap type="square"/>
              </v:group>
            </w:pict>
          </mc:Fallback>
        </mc:AlternateContent>
      </w:r>
    </w:p>
    <w:p w14:paraId="7544A61B" w14:textId="2875F7AA" w:rsidR="00A62657" w:rsidRPr="00C21C91" w:rsidRDefault="00A62657" w:rsidP="00A62657">
      <w:pPr>
        <w:rPr>
          <w:color w:val="000000" w:themeColor="text1"/>
        </w:rPr>
      </w:pPr>
    </w:p>
    <w:p w14:paraId="64247A4F" w14:textId="1AB19C94" w:rsidR="00A62657" w:rsidRPr="00C21C91" w:rsidRDefault="00A62657" w:rsidP="00A62657">
      <w:pPr>
        <w:rPr>
          <w:color w:val="000000" w:themeColor="text1"/>
        </w:rPr>
        <w:sectPr w:rsidR="00A62657" w:rsidRPr="00C21C91" w:rsidSect="00683992">
          <w:type w:val="continuous"/>
          <w:pgSz w:w="11906" w:h="16838" w:code="9"/>
          <w:pgMar w:top="1080" w:right="907" w:bottom="1440" w:left="907" w:header="720" w:footer="720" w:gutter="0"/>
          <w:cols w:num="2" w:space="360"/>
          <w:docGrid w:linePitch="360"/>
        </w:sectPr>
      </w:pPr>
    </w:p>
    <w:p w14:paraId="04C36CE5" w14:textId="49F1A003"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space="360"/>
          <w:docGrid w:linePitch="360"/>
        </w:sectPr>
      </w:pPr>
    </w:p>
    <w:p w14:paraId="66751172" w14:textId="7FBCF66B"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num="2" w:space="360"/>
          <w:docGrid w:linePitch="360"/>
        </w:sectPr>
      </w:pPr>
    </w:p>
    <w:p w14:paraId="0D2C19CC" w14:textId="338EEC2B" w:rsidR="00A62657" w:rsidRPr="00C21C91" w:rsidRDefault="00A62657" w:rsidP="00A62657">
      <w:pPr>
        <w:rPr>
          <w:color w:val="000000" w:themeColor="text1"/>
        </w:rPr>
      </w:pPr>
    </w:p>
    <w:p w14:paraId="2EFFDB61" w14:textId="71E25929" w:rsidR="00A66829" w:rsidRPr="00C21C91" w:rsidRDefault="00A66829" w:rsidP="00A66829">
      <w:pPr>
        <w:jc w:val="both"/>
        <w:rPr>
          <w:color w:val="000000" w:themeColor="text1"/>
        </w:rPr>
      </w:pPr>
    </w:p>
    <w:p w14:paraId="316976E0" w14:textId="77777777" w:rsidR="00A66829" w:rsidRPr="00C21C91" w:rsidRDefault="00A66829" w:rsidP="00A66829">
      <w:pPr>
        <w:pStyle w:val="Heading2"/>
        <w:rPr>
          <w:color w:val="000000" w:themeColor="text1"/>
        </w:rPr>
      </w:pPr>
      <w:r w:rsidRPr="00C21C91">
        <w:rPr>
          <w:color w:val="000000" w:themeColor="text1"/>
        </w:rPr>
        <w:t>ML Algorithms in Supplier</w:t>
      </w:r>
    </w:p>
    <w:p w14:paraId="36022D91" w14:textId="3338B1F9" w:rsidR="00A66829" w:rsidRPr="00C21C91" w:rsidRDefault="00A66829" w:rsidP="00A66829">
      <w:pPr>
        <w:jc w:val="both"/>
        <w:rPr>
          <w:color w:val="000000" w:themeColor="text1"/>
        </w:rPr>
      </w:pPr>
      <w:r w:rsidRPr="00C21C91">
        <w:rPr>
          <w:color w:val="000000" w:themeColor="text1"/>
        </w:rPr>
        <w:t xml:space="preserve">Supplier selection is the most important aspect of the purchasing function (Pang, 2017). Due to the significance of suppliers in terms of cost, time, reliability, supply chain </w:t>
      </w:r>
      <w:r w:rsidRPr="00C21C91">
        <w:rPr>
          <w:color w:val="000000" w:themeColor="text1"/>
        </w:rPr>
        <w:t xml:space="preserve">executives have invested significant effort in the supplier selection process. The selection procedure can be driven by MCDM strategies that incorporate competing considerations. Consequently, achieving a balance between these aspects is a crucial challenge for buying managers. MCDM approaches aid decision makers in assessing a group of choices (Guo, </w:t>
      </w:r>
      <w:r w:rsidRPr="00C21C91">
        <w:rPr>
          <w:color w:val="000000" w:themeColor="text1"/>
        </w:rPr>
        <w:lastRenderedPageBreak/>
        <w:t xml:space="preserve">2009). MCDM approaches assist decision-makers in analyzing and selecting among a collection of possibilities. In some instances, the number of prospective suppliers and criteria is much greater than what MCDM approaches can handle effectively. On the other hand, MCDM methods are classified as descriptive and static methods, </w:t>
      </w:r>
      <w:r w:rsidR="000465DB" w:rsidRPr="00C21C91">
        <w:rPr>
          <w:color w:val="000000" w:themeColor="text1"/>
        </w:rPr>
        <w:t>like</w:t>
      </w:r>
      <w:r w:rsidRPr="00C21C91">
        <w:rPr>
          <w:color w:val="000000" w:themeColor="text1"/>
        </w:rPr>
        <w:t xml:space="preserve"> </w:t>
      </w:r>
      <w:proofErr w:type="gramStart"/>
      <w:r w:rsidRPr="00C21C91">
        <w:rPr>
          <w:color w:val="000000" w:themeColor="text1"/>
        </w:rPr>
        <w:t>the majority of</w:t>
      </w:r>
      <w:proofErr w:type="gramEnd"/>
      <w:r w:rsidRPr="00C21C91">
        <w:rPr>
          <w:color w:val="000000" w:themeColor="text1"/>
        </w:rPr>
        <w:t xml:space="preserve"> other conventional methods. However, in today's competitive marketplace, data analysis approaches are unquestionably more valuable than qualitative research methods. In this era, ML algorithms outperform the </w:t>
      </w:r>
      <w:r w:rsidR="003C41FA" w:rsidRPr="00C21C91">
        <w:rPr>
          <w:color w:val="000000" w:themeColor="text1"/>
        </w:rPr>
        <w:t>be</w:t>
      </w:r>
      <w:r w:rsidRPr="00C21C91">
        <w:rPr>
          <w:color w:val="000000" w:themeColor="text1"/>
        </w:rPr>
        <w:t>fore</w:t>
      </w:r>
      <w:r w:rsidR="003C41FA" w:rsidRPr="00C21C91">
        <w:rPr>
          <w:color w:val="000000" w:themeColor="text1"/>
        </w:rPr>
        <w:t xml:space="preserve"> </w:t>
      </w:r>
      <w:r w:rsidRPr="00C21C91">
        <w:rPr>
          <w:color w:val="000000" w:themeColor="text1"/>
        </w:rPr>
        <w:t xml:space="preserve">mentioned methods significantly. </w:t>
      </w:r>
    </w:p>
    <w:p w14:paraId="0C9AE461" w14:textId="29744631" w:rsidR="00A66829" w:rsidRPr="00C21C91" w:rsidRDefault="00A66829" w:rsidP="00A66829">
      <w:pPr>
        <w:jc w:val="both"/>
        <w:rPr>
          <w:color w:val="000000" w:themeColor="text1"/>
        </w:rPr>
      </w:pPr>
      <w:r w:rsidRPr="00C21C91">
        <w:rPr>
          <w:color w:val="000000" w:themeColor="text1"/>
        </w:rPr>
        <w:t>Recently, scholars have used the Decision Trees and Support Vector Machine (SVM) as supervised learning classifiers and the Q-learning techniques as a reinforcement learning (RL) technique to tackle the supplier evaluation problem. Table 1 lists few of the most state-of-the-art learning algorithms along with brief descriptions.</w:t>
      </w:r>
    </w:p>
    <w:p w14:paraId="6CB57D52" w14:textId="0995A37C" w:rsidR="003C41FA" w:rsidRPr="00C21C91" w:rsidRDefault="003C41FA" w:rsidP="00A66829">
      <w:pPr>
        <w:jc w:val="both"/>
        <w:rPr>
          <w:color w:val="000000" w:themeColor="text1"/>
        </w:rPr>
      </w:pPr>
    </w:p>
    <w:p w14:paraId="647367A8" w14:textId="3E2B2E80" w:rsidR="00E8678A" w:rsidRPr="00C21C91" w:rsidRDefault="00E8678A" w:rsidP="00E8678A">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Pr="00C21C91">
        <w:rPr>
          <w:noProof/>
          <w:color w:val="000000" w:themeColor="text1"/>
        </w:rPr>
        <w:t>I</w:t>
      </w:r>
      <w:r w:rsidRPr="00C21C91">
        <w:rPr>
          <w:color w:val="000000" w:themeColor="text1"/>
        </w:rPr>
        <w:fldChar w:fldCharType="end"/>
      </w:r>
      <w:r w:rsidRPr="00C21C91">
        <w:rPr>
          <w:color w:val="000000" w:themeColor="text1"/>
        </w:rPr>
        <w:t>. State of the art ML algorithms</w:t>
      </w:r>
    </w:p>
    <w:tbl>
      <w:tblPr>
        <w:tblStyle w:val="TableGrid"/>
        <w:tblW w:w="0" w:type="auto"/>
        <w:tblLook w:val="04A0" w:firstRow="1" w:lastRow="0" w:firstColumn="1" w:lastColumn="0" w:noHBand="0" w:noVBand="1"/>
      </w:tblPr>
      <w:tblGrid>
        <w:gridCol w:w="1271"/>
        <w:gridCol w:w="1492"/>
        <w:gridCol w:w="2093"/>
      </w:tblGrid>
      <w:tr w:rsidR="00C21C91" w:rsidRPr="00C21C91" w14:paraId="7B60311B" w14:textId="77777777" w:rsidTr="00680411">
        <w:trPr>
          <w:trHeight w:val="841"/>
        </w:trPr>
        <w:tc>
          <w:tcPr>
            <w:tcW w:w="1271" w:type="dxa"/>
          </w:tcPr>
          <w:p w14:paraId="24E1B47D" w14:textId="1D85019F" w:rsidR="00BF331D" w:rsidRPr="00C21C91" w:rsidRDefault="00BF331D" w:rsidP="00BF331D">
            <w:pPr>
              <w:jc w:val="both"/>
              <w:rPr>
                <w:color w:val="000000" w:themeColor="text1"/>
              </w:rPr>
            </w:pPr>
            <w:r w:rsidRPr="00C21C91">
              <w:rPr>
                <w:b/>
                <w:bCs/>
                <w:color w:val="000000" w:themeColor="text1"/>
                <w:sz w:val="16"/>
                <w:szCs w:val="16"/>
              </w:rPr>
              <w:t>Types of Machine Learning</w:t>
            </w:r>
          </w:p>
        </w:tc>
        <w:tc>
          <w:tcPr>
            <w:tcW w:w="1492" w:type="dxa"/>
          </w:tcPr>
          <w:p w14:paraId="01D5D7AF" w14:textId="01F4654F" w:rsidR="00BF331D" w:rsidRPr="00C21C91" w:rsidRDefault="00BF331D" w:rsidP="00BF331D">
            <w:pPr>
              <w:jc w:val="both"/>
              <w:rPr>
                <w:color w:val="000000" w:themeColor="text1"/>
              </w:rPr>
            </w:pPr>
            <w:r w:rsidRPr="00C21C91">
              <w:rPr>
                <w:b/>
                <w:bCs/>
                <w:color w:val="000000" w:themeColor="text1"/>
                <w:sz w:val="16"/>
                <w:szCs w:val="16"/>
              </w:rPr>
              <w:t>Classifiers</w:t>
            </w:r>
          </w:p>
        </w:tc>
        <w:tc>
          <w:tcPr>
            <w:tcW w:w="2093" w:type="dxa"/>
          </w:tcPr>
          <w:p w14:paraId="03C017DD" w14:textId="31BA3EF4" w:rsidR="00BF331D" w:rsidRPr="00C21C91" w:rsidRDefault="00BF331D" w:rsidP="00BF331D">
            <w:pPr>
              <w:jc w:val="both"/>
              <w:rPr>
                <w:color w:val="000000" w:themeColor="text1"/>
              </w:rPr>
            </w:pPr>
            <w:r w:rsidRPr="00C21C91">
              <w:rPr>
                <w:b/>
                <w:bCs/>
                <w:color w:val="000000" w:themeColor="text1"/>
                <w:sz w:val="16"/>
                <w:szCs w:val="16"/>
              </w:rPr>
              <w:t>Detail</w:t>
            </w:r>
          </w:p>
        </w:tc>
      </w:tr>
      <w:tr w:rsidR="00C21C91" w:rsidRPr="00C21C91" w14:paraId="3732C0B5" w14:textId="77777777" w:rsidTr="00680411">
        <w:tc>
          <w:tcPr>
            <w:tcW w:w="1271" w:type="dxa"/>
            <w:vMerge w:val="restart"/>
          </w:tcPr>
          <w:p w14:paraId="3448D601" w14:textId="25F5FA2F" w:rsidR="00680411" w:rsidRPr="00C21C91" w:rsidRDefault="00680411" w:rsidP="00BF331D">
            <w:pPr>
              <w:jc w:val="both"/>
              <w:rPr>
                <w:color w:val="000000" w:themeColor="text1"/>
              </w:rPr>
            </w:pPr>
            <w:r w:rsidRPr="00C21C91">
              <w:rPr>
                <w:b/>
                <w:bCs/>
                <w:color w:val="000000" w:themeColor="text1"/>
                <w:sz w:val="16"/>
                <w:szCs w:val="16"/>
              </w:rPr>
              <w:t>Supervised learning</w:t>
            </w:r>
          </w:p>
        </w:tc>
        <w:tc>
          <w:tcPr>
            <w:tcW w:w="1492" w:type="dxa"/>
          </w:tcPr>
          <w:p w14:paraId="59543E65" w14:textId="77777777" w:rsidR="00680411" w:rsidRPr="00C21C91" w:rsidRDefault="00680411" w:rsidP="00680411">
            <w:pPr>
              <w:rPr>
                <w:color w:val="000000" w:themeColor="text1"/>
                <w:sz w:val="16"/>
                <w:szCs w:val="16"/>
              </w:rPr>
            </w:pPr>
            <w:r w:rsidRPr="00C21C91">
              <w:rPr>
                <w:color w:val="000000" w:themeColor="text1"/>
                <w:sz w:val="16"/>
                <w:szCs w:val="16"/>
              </w:rPr>
              <w:t>Decision Trees</w:t>
            </w:r>
          </w:p>
          <w:p w14:paraId="6946C2FF" w14:textId="77777777" w:rsidR="00680411" w:rsidRPr="00C21C91" w:rsidRDefault="00680411" w:rsidP="00BF331D">
            <w:pPr>
              <w:jc w:val="both"/>
              <w:rPr>
                <w:color w:val="000000" w:themeColor="text1"/>
              </w:rPr>
            </w:pPr>
          </w:p>
        </w:tc>
        <w:tc>
          <w:tcPr>
            <w:tcW w:w="2093" w:type="dxa"/>
          </w:tcPr>
          <w:p w14:paraId="19AA5976" w14:textId="77777777" w:rsidR="00680411" w:rsidRPr="00C21C91" w:rsidRDefault="00680411" w:rsidP="00680411">
            <w:pPr>
              <w:jc w:val="both"/>
              <w:rPr>
                <w:color w:val="000000" w:themeColor="text1"/>
                <w:sz w:val="16"/>
                <w:szCs w:val="16"/>
              </w:rPr>
            </w:pPr>
            <w:r w:rsidRPr="00C21C91">
              <w:rPr>
                <w:color w:val="000000" w:themeColor="text1"/>
                <w:sz w:val="16"/>
                <w:szCs w:val="16"/>
              </w:rPr>
              <w:t>Decision trees used to classify features into distinct nodes for classification objectives. Additionally, to analyze uncertain decisions (Song, 2015).</w:t>
            </w:r>
          </w:p>
          <w:p w14:paraId="5AB39A49" w14:textId="306BEB86" w:rsidR="00680411" w:rsidRPr="00C21C91" w:rsidRDefault="00680411" w:rsidP="00BF331D">
            <w:pPr>
              <w:jc w:val="both"/>
              <w:rPr>
                <w:color w:val="000000" w:themeColor="text1"/>
              </w:rPr>
            </w:pPr>
          </w:p>
        </w:tc>
      </w:tr>
      <w:tr w:rsidR="00C21C91" w:rsidRPr="00C21C91" w14:paraId="7479E55B" w14:textId="77777777" w:rsidTr="00680411">
        <w:tc>
          <w:tcPr>
            <w:tcW w:w="1271" w:type="dxa"/>
            <w:vMerge/>
          </w:tcPr>
          <w:p w14:paraId="31179F98" w14:textId="77777777" w:rsidR="00680411" w:rsidRPr="00C21C91" w:rsidRDefault="00680411" w:rsidP="00BF331D">
            <w:pPr>
              <w:jc w:val="both"/>
              <w:rPr>
                <w:color w:val="000000" w:themeColor="text1"/>
              </w:rPr>
            </w:pPr>
          </w:p>
        </w:tc>
        <w:tc>
          <w:tcPr>
            <w:tcW w:w="1492" w:type="dxa"/>
          </w:tcPr>
          <w:p w14:paraId="0B88CF07" w14:textId="77777777" w:rsidR="00680411" w:rsidRPr="00C21C91" w:rsidRDefault="00680411" w:rsidP="00680411">
            <w:pPr>
              <w:rPr>
                <w:color w:val="000000" w:themeColor="text1"/>
                <w:sz w:val="16"/>
                <w:szCs w:val="16"/>
              </w:rPr>
            </w:pPr>
            <w:r w:rsidRPr="00C21C91">
              <w:rPr>
                <w:color w:val="000000" w:themeColor="text1"/>
                <w:sz w:val="16"/>
                <w:szCs w:val="16"/>
              </w:rPr>
              <w:t>Random Forest</w:t>
            </w:r>
          </w:p>
          <w:p w14:paraId="72525AC4" w14:textId="77777777" w:rsidR="00680411" w:rsidRPr="00C21C91" w:rsidRDefault="00680411" w:rsidP="00BF331D">
            <w:pPr>
              <w:jc w:val="both"/>
              <w:rPr>
                <w:color w:val="000000" w:themeColor="text1"/>
              </w:rPr>
            </w:pPr>
          </w:p>
        </w:tc>
        <w:tc>
          <w:tcPr>
            <w:tcW w:w="2093" w:type="dxa"/>
          </w:tcPr>
          <w:p w14:paraId="1F9652BE" w14:textId="77777777" w:rsidR="00680411" w:rsidRPr="00C21C91" w:rsidRDefault="00680411" w:rsidP="00680411">
            <w:pPr>
              <w:jc w:val="both"/>
              <w:rPr>
                <w:color w:val="000000" w:themeColor="text1"/>
                <w:sz w:val="16"/>
                <w:szCs w:val="16"/>
              </w:rPr>
            </w:pPr>
            <w:r w:rsidRPr="00C21C91">
              <w:rPr>
                <w:color w:val="000000" w:themeColor="text1"/>
                <w:sz w:val="16"/>
                <w:szCs w:val="16"/>
              </w:rPr>
              <w:t>It implements decision trees on various examples and utilizes the maximum vote for classification (</w:t>
            </w:r>
            <w:proofErr w:type="spellStart"/>
            <w:r w:rsidRPr="00C21C91">
              <w:rPr>
                <w:color w:val="000000" w:themeColor="text1"/>
                <w:sz w:val="16"/>
                <w:szCs w:val="16"/>
              </w:rPr>
              <w:t>Biau</w:t>
            </w:r>
            <w:proofErr w:type="spellEnd"/>
            <w:r w:rsidRPr="00C21C91">
              <w:rPr>
                <w:color w:val="000000" w:themeColor="text1"/>
                <w:sz w:val="16"/>
                <w:szCs w:val="16"/>
              </w:rPr>
              <w:t>, 2016).</w:t>
            </w:r>
          </w:p>
          <w:p w14:paraId="5C70F528" w14:textId="77777777" w:rsidR="00680411" w:rsidRPr="00C21C91" w:rsidRDefault="00680411" w:rsidP="00BF331D">
            <w:pPr>
              <w:jc w:val="both"/>
              <w:rPr>
                <w:color w:val="000000" w:themeColor="text1"/>
              </w:rPr>
            </w:pPr>
          </w:p>
        </w:tc>
      </w:tr>
      <w:tr w:rsidR="00C21C91" w:rsidRPr="00C21C91" w14:paraId="02B76D15" w14:textId="77777777" w:rsidTr="00680411">
        <w:tc>
          <w:tcPr>
            <w:tcW w:w="1271" w:type="dxa"/>
            <w:vMerge/>
          </w:tcPr>
          <w:p w14:paraId="0360CE7F" w14:textId="77777777" w:rsidR="00680411" w:rsidRPr="00C21C91" w:rsidRDefault="00680411" w:rsidP="00BF331D">
            <w:pPr>
              <w:jc w:val="both"/>
              <w:rPr>
                <w:color w:val="000000" w:themeColor="text1"/>
              </w:rPr>
            </w:pPr>
          </w:p>
        </w:tc>
        <w:tc>
          <w:tcPr>
            <w:tcW w:w="1492" w:type="dxa"/>
          </w:tcPr>
          <w:p w14:paraId="346A8C11" w14:textId="77777777" w:rsidR="00680411" w:rsidRPr="00C21C91" w:rsidRDefault="00680411" w:rsidP="00680411">
            <w:pPr>
              <w:rPr>
                <w:color w:val="000000" w:themeColor="text1"/>
                <w:sz w:val="16"/>
                <w:szCs w:val="16"/>
              </w:rPr>
            </w:pPr>
            <w:r w:rsidRPr="00C21C91">
              <w:rPr>
                <w:color w:val="000000" w:themeColor="text1"/>
                <w:sz w:val="16"/>
                <w:szCs w:val="16"/>
              </w:rPr>
              <w:t>SVM</w:t>
            </w:r>
          </w:p>
          <w:p w14:paraId="33DE8A1F" w14:textId="77777777" w:rsidR="00680411" w:rsidRPr="00C21C91" w:rsidRDefault="00680411" w:rsidP="00BF331D">
            <w:pPr>
              <w:jc w:val="both"/>
              <w:rPr>
                <w:color w:val="000000" w:themeColor="text1"/>
              </w:rPr>
            </w:pPr>
          </w:p>
        </w:tc>
        <w:tc>
          <w:tcPr>
            <w:tcW w:w="2093" w:type="dxa"/>
          </w:tcPr>
          <w:p w14:paraId="7B6592A3" w14:textId="4D535C52" w:rsidR="00680411" w:rsidRPr="00C21C91" w:rsidRDefault="00680411" w:rsidP="00BF331D">
            <w:pPr>
              <w:jc w:val="both"/>
              <w:rPr>
                <w:color w:val="000000" w:themeColor="text1"/>
              </w:rPr>
            </w:pPr>
            <w:r w:rsidRPr="00C21C91">
              <w:rPr>
                <w:color w:val="000000" w:themeColor="text1"/>
                <w:sz w:val="16"/>
                <w:szCs w:val="16"/>
              </w:rPr>
              <w:t>Support vector machine is most effective for classification purposes (</w:t>
            </w:r>
            <w:proofErr w:type="spellStart"/>
            <w:r w:rsidRPr="00C21C91">
              <w:rPr>
                <w:color w:val="000000" w:themeColor="text1"/>
                <w:sz w:val="16"/>
                <w:szCs w:val="16"/>
              </w:rPr>
              <w:t>Shmilovici</w:t>
            </w:r>
            <w:proofErr w:type="spellEnd"/>
            <w:r w:rsidRPr="00C21C91">
              <w:rPr>
                <w:color w:val="000000" w:themeColor="text1"/>
                <w:sz w:val="16"/>
                <w:szCs w:val="16"/>
              </w:rPr>
              <w:t>, 2009) when it is used to calculate margins</w:t>
            </w:r>
          </w:p>
        </w:tc>
      </w:tr>
      <w:tr w:rsidR="00C21C91" w:rsidRPr="00C21C91" w14:paraId="481389A2" w14:textId="77777777" w:rsidTr="00680411">
        <w:tc>
          <w:tcPr>
            <w:tcW w:w="1271" w:type="dxa"/>
            <w:vMerge/>
          </w:tcPr>
          <w:p w14:paraId="51E06777" w14:textId="77777777" w:rsidR="00680411" w:rsidRPr="00C21C91" w:rsidRDefault="00680411" w:rsidP="00BF331D">
            <w:pPr>
              <w:jc w:val="both"/>
              <w:rPr>
                <w:color w:val="000000" w:themeColor="text1"/>
              </w:rPr>
            </w:pPr>
          </w:p>
        </w:tc>
        <w:tc>
          <w:tcPr>
            <w:tcW w:w="1492" w:type="dxa"/>
          </w:tcPr>
          <w:p w14:paraId="28EE19D9" w14:textId="64E23CDD" w:rsidR="00680411" w:rsidRPr="00C21C91" w:rsidRDefault="00680411" w:rsidP="00BF331D">
            <w:pPr>
              <w:jc w:val="both"/>
              <w:rPr>
                <w:color w:val="000000" w:themeColor="text1"/>
              </w:rPr>
            </w:pPr>
            <w:r w:rsidRPr="00C21C91">
              <w:rPr>
                <w:color w:val="000000" w:themeColor="text1"/>
                <w:sz w:val="16"/>
                <w:szCs w:val="16"/>
              </w:rPr>
              <w:t>K-nearest neighbor</w:t>
            </w:r>
          </w:p>
        </w:tc>
        <w:tc>
          <w:tcPr>
            <w:tcW w:w="2093" w:type="dxa"/>
          </w:tcPr>
          <w:p w14:paraId="1113ABEA" w14:textId="77777777" w:rsidR="00680411" w:rsidRPr="00C21C91" w:rsidRDefault="00680411" w:rsidP="00680411">
            <w:pPr>
              <w:jc w:val="both"/>
              <w:rPr>
                <w:color w:val="000000" w:themeColor="text1"/>
                <w:sz w:val="16"/>
                <w:szCs w:val="16"/>
              </w:rPr>
            </w:pPr>
            <w:r w:rsidRPr="00C21C91">
              <w:rPr>
                <w:color w:val="000000" w:themeColor="text1"/>
                <w:sz w:val="16"/>
                <w:szCs w:val="16"/>
              </w:rPr>
              <w:t>Generally, the classifier uses the training data. When the classifier is presented with the test data, both are compared. Here, the K most correlated training data are extracted (Kramer, 2013).</w:t>
            </w:r>
          </w:p>
          <w:p w14:paraId="51626D9A" w14:textId="77777777" w:rsidR="00680411" w:rsidRPr="00C21C91" w:rsidRDefault="00680411" w:rsidP="00BF331D">
            <w:pPr>
              <w:jc w:val="both"/>
              <w:rPr>
                <w:color w:val="000000" w:themeColor="text1"/>
              </w:rPr>
            </w:pPr>
          </w:p>
        </w:tc>
      </w:tr>
      <w:tr w:rsidR="00C21C91" w:rsidRPr="00C21C91" w14:paraId="65002FD1" w14:textId="77777777" w:rsidTr="00680411">
        <w:tc>
          <w:tcPr>
            <w:tcW w:w="1271" w:type="dxa"/>
            <w:vMerge/>
          </w:tcPr>
          <w:p w14:paraId="3093D9C7" w14:textId="77777777" w:rsidR="00680411" w:rsidRPr="00C21C91" w:rsidRDefault="00680411" w:rsidP="00BF331D">
            <w:pPr>
              <w:jc w:val="both"/>
              <w:rPr>
                <w:color w:val="000000" w:themeColor="text1"/>
              </w:rPr>
            </w:pPr>
          </w:p>
        </w:tc>
        <w:tc>
          <w:tcPr>
            <w:tcW w:w="1492" w:type="dxa"/>
          </w:tcPr>
          <w:p w14:paraId="3D74837F" w14:textId="77777777" w:rsidR="00680411" w:rsidRPr="00C21C91" w:rsidRDefault="00680411" w:rsidP="00680411">
            <w:pPr>
              <w:rPr>
                <w:color w:val="000000" w:themeColor="text1"/>
                <w:sz w:val="16"/>
                <w:szCs w:val="16"/>
              </w:rPr>
            </w:pPr>
            <w:r w:rsidRPr="00C21C91">
              <w:rPr>
                <w:color w:val="000000" w:themeColor="text1"/>
                <w:sz w:val="16"/>
                <w:szCs w:val="16"/>
              </w:rPr>
              <w:t>PCA</w:t>
            </w:r>
          </w:p>
          <w:p w14:paraId="33167D89" w14:textId="77777777" w:rsidR="00680411" w:rsidRPr="00C21C91" w:rsidRDefault="00680411" w:rsidP="00BF331D">
            <w:pPr>
              <w:jc w:val="both"/>
              <w:rPr>
                <w:color w:val="000000" w:themeColor="text1"/>
              </w:rPr>
            </w:pPr>
          </w:p>
        </w:tc>
        <w:tc>
          <w:tcPr>
            <w:tcW w:w="2093" w:type="dxa"/>
          </w:tcPr>
          <w:p w14:paraId="2FD14157" w14:textId="77777777" w:rsidR="00680411" w:rsidRPr="00C21C91" w:rsidRDefault="00680411" w:rsidP="00680411">
            <w:pPr>
              <w:jc w:val="both"/>
              <w:rPr>
                <w:color w:val="000000" w:themeColor="text1"/>
                <w:sz w:val="16"/>
                <w:szCs w:val="16"/>
              </w:rPr>
            </w:pPr>
            <w:r w:rsidRPr="00C21C91">
              <w:rPr>
                <w:color w:val="000000" w:themeColor="text1"/>
                <w:sz w:val="16"/>
                <w:szCs w:val="16"/>
              </w:rPr>
              <w:t>Principal component analysis (PCA) can make calculations faster and simpler by reducing the dimension of the data (Abdi, 2010).</w:t>
            </w:r>
          </w:p>
          <w:p w14:paraId="00DACD3C" w14:textId="77777777" w:rsidR="00680411" w:rsidRPr="00C21C91" w:rsidRDefault="00680411" w:rsidP="00BF331D">
            <w:pPr>
              <w:jc w:val="both"/>
              <w:rPr>
                <w:color w:val="000000" w:themeColor="text1"/>
              </w:rPr>
            </w:pPr>
          </w:p>
        </w:tc>
      </w:tr>
      <w:tr w:rsidR="00C21C91" w:rsidRPr="00C21C91" w14:paraId="74CC866C" w14:textId="77777777" w:rsidTr="00680411">
        <w:tc>
          <w:tcPr>
            <w:tcW w:w="1271" w:type="dxa"/>
            <w:vMerge w:val="restart"/>
          </w:tcPr>
          <w:p w14:paraId="5E19250E" w14:textId="77777777" w:rsidR="00680411" w:rsidRPr="00C21C91" w:rsidRDefault="00680411" w:rsidP="00680411">
            <w:pPr>
              <w:jc w:val="both"/>
              <w:rPr>
                <w:b/>
                <w:bCs/>
                <w:color w:val="000000" w:themeColor="text1"/>
                <w:sz w:val="16"/>
                <w:szCs w:val="16"/>
              </w:rPr>
            </w:pPr>
          </w:p>
          <w:p w14:paraId="53374788" w14:textId="05AF5FCF" w:rsidR="00680411" w:rsidRPr="00C21C91" w:rsidRDefault="00680411" w:rsidP="00680411">
            <w:pPr>
              <w:jc w:val="both"/>
              <w:rPr>
                <w:color w:val="000000" w:themeColor="text1"/>
              </w:rPr>
            </w:pPr>
            <w:r w:rsidRPr="00C21C91">
              <w:rPr>
                <w:b/>
                <w:bCs/>
                <w:color w:val="000000" w:themeColor="text1"/>
                <w:sz w:val="16"/>
                <w:szCs w:val="16"/>
              </w:rPr>
              <w:t>Unsupervised learning</w:t>
            </w:r>
          </w:p>
        </w:tc>
        <w:tc>
          <w:tcPr>
            <w:tcW w:w="1492" w:type="dxa"/>
          </w:tcPr>
          <w:p w14:paraId="0AC01336" w14:textId="22F46CE6" w:rsidR="00680411" w:rsidRPr="00C21C91" w:rsidRDefault="00680411" w:rsidP="00BF331D">
            <w:pPr>
              <w:jc w:val="both"/>
              <w:rPr>
                <w:color w:val="000000" w:themeColor="text1"/>
              </w:rPr>
            </w:pPr>
            <w:r w:rsidRPr="00C21C91">
              <w:rPr>
                <w:color w:val="000000" w:themeColor="text1"/>
                <w:sz w:val="16"/>
                <w:szCs w:val="16"/>
              </w:rPr>
              <w:t>K-means clustering</w:t>
            </w:r>
          </w:p>
        </w:tc>
        <w:tc>
          <w:tcPr>
            <w:tcW w:w="2093" w:type="dxa"/>
          </w:tcPr>
          <w:p w14:paraId="05ADBA30" w14:textId="52145E95" w:rsidR="00680411" w:rsidRPr="00C21C91" w:rsidRDefault="00680411" w:rsidP="00BF331D">
            <w:pPr>
              <w:jc w:val="both"/>
              <w:rPr>
                <w:color w:val="000000" w:themeColor="text1"/>
              </w:rPr>
            </w:pPr>
            <w:r w:rsidRPr="00C21C91">
              <w:rPr>
                <w:color w:val="000000" w:themeColor="text1"/>
                <w:sz w:val="16"/>
                <w:szCs w:val="16"/>
              </w:rPr>
              <w:t>K-means clustering is used to discover data object groupings within a dataset (</w:t>
            </w:r>
            <w:proofErr w:type="spellStart"/>
            <w:r w:rsidRPr="00C21C91">
              <w:rPr>
                <w:color w:val="000000" w:themeColor="text1"/>
                <w:sz w:val="16"/>
                <w:szCs w:val="16"/>
              </w:rPr>
              <w:t>Likas</w:t>
            </w:r>
            <w:proofErr w:type="spellEnd"/>
            <w:r w:rsidRPr="00C21C91">
              <w:rPr>
                <w:color w:val="000000" w:themeColor="text1"/>
                <w:sz w:val="16"/>
                <w:szCs w:val="16"/>
              </w:rPr>
              <w:t>, 2003)</w:t>
            </w:r>
          </w:p>
        </w:tc>
      </w:tr>
      <w:tr w:rsidR="00C21C91" w:rsidRPr="00C21C91" w14:paraId="4BAE1902" w14:textId="77777777" w:rsidTr="00680411">
        <w:tc>
          <w:tcPr>
            <w:tcW w:w="1271" w:type="dxa"/>
            <w:vMerge/>
          </w:tcPr>
          <w:p w14:paraId="654DC5E8" w14:textId="77777777" w:rsidR="00680411" w:rsidRPr="00C21C91" w:rsidRDefault="00680411" w:rsidP="00BF331D">
            <w:pPr>
              <w:jc w:val="both"/>
              <w:rPr>
                <w:color w:val="000000" w:themeColor="text1"/>
              </w:rPr>
            </w:pPr>
          </w:p>
        </w:tc>
        <w:tc>
          <w:tcPr>
            <w:tcW w:w="1492" w:type="dxa"/>
          </w:tcPr>
          <w:p w14:paraId="6F1258F7" w14:textId="49C22EAF" w:rsidR="00680411" w:rsidRPr="00C21C91" w:rsidRDefault="00680411" w:rsidP="00680411">
            <w:pPr>
              <w:rPr>
                <w:color w:val="000000" w:themeColor="text1"/>
                <w:sz w:val="16"/>
                <w:szCs w:val="16"/>
              </w:rPr>
            </w:pPr>
            <w:r w:rsidRPr="00C21C91">
              <w:rPr>
                <w:color w:val="000000" w:themeColor="text1"/>
                <w:sz w:val="16"/>
                <w:szCs w:val="16"/>
              </w:rPr>
              <w:t>Boosting</w:t>
            </w:r>
          </w:p>
          <w:p w14:paraId="73AE4C0A" w14:textId="77777777" w:rsidR="00680411" w:rsidRPr="00C21C91" w:rsidRDefault="00680411" w:rsidP="00BF331D">
            <w:pPr>
              <w:jc w:val="both"/>
              <w:rPr>
                <w:color w:val="000000" w:themeColor="text1"/>
              </w:rPr>
            </w:pPr>
          </w:p>
        </w:tc>
        <w:tc>
          <w:tcPr>
            <w:tcW w:w="2093" w:type="dxa"/>
          </w:tcPr>
          <w:p w14:paraId="646320BC" w14:textId="77777777" w:rsidR="00680411" w:rsidRPr="00C21C91" w:rsidRDefault="00680411" w:rsidP="00680411">
            <w:pPr>
              <w:jc w:val="both"/>
              <w:rPr>
                <w:color w:val="000000" w:themeColor="text1"/>
                <w:sz w:val="16"/>
                <w:szCs w:val="16"/>
              </w:rPr>
            </w:pPr>
            <w:r w:rsidRPr="00C21C91">
              <w:rPr>
                <w:color w:val="000000" w:themeColor="text1"/>
                <w:sz w:val="16"/>
                <w:szCs w:val="16"/>
              </w:rPr>
              <w:t>Boosting utilizes two types of variables including weak and strong learners. By combining weak learners and transforming them into strong classifiers, the method attempts to reduce bias and variations (Zhou, 2009).</w:t>
            </w:r>
          </w:p>
          <w:p w14:paraId="00A81805" w14:textId="77777777" w:rsidR="00680411" w:rsidRPr="00C21C91" w:rsidRDefault="00680411" w:rsidP="00BF331D">
            <w:pPr>
              <w:jc w:val="both"/>
              <w:rPr>
                <w:color w:val="000000" w:themeColor="text1"/>
              </w:rPr>
            </w:pPr>
          </w:p>
        </w:tc>
      </w:tr>
      <w:tr w:rsidR="00C21C91" w:rsidRPr="00C21C91" w14:paraId="22AA612B" w14:textId="77777777" w:rsidTr="00680411">
        <w:tc>
          <w:tcPr>
            <w:tcW w:w="1271" w:type="dxa"/>
            <w:vMerge w:val="restart"/>
          </w:tcPr>
          <w:p w14:paraId="0C76EBEA" w14:textId="77777777" w:rsidR="00680411" w:rsidRPr="00C21C91" w:rsidRDefault="00680411" w:rsidP="00680411">
            <w:pPr>
              <w:rPr>
                <w:b/>
                <w:bCs/>
                <w:color w:val="000000" w:themeColor="text1"/>
                <w:sz w:val="16"/>
                <w:szCs w:val="16"/>
              </w:rPr>
            </w:pPr>
          </w:p>
          <w:p w14:paraId="517E4334" w14:textId="4945395D" w:rsidR="00680411" w:rsidRPr="00C21C91" w:rsidRDefault="00680411" w:rsidP="00680411">
            <w:pPr>
              <w:jc w:val="both"/>
              <w:rPr>
                <w:color w:val="000000" w:themeColor="text1"/>
              </w:rPr>
            </w:pPr>
            <w:r w:rsidRPr="00C21C91">
              <w:rPr>
                <w:b/>
                <w:bCs/>
                <w:color w:val="000000" w:themeColor="text1"/>
                <w:sz w:val="16"/>
                <w:szCs w:val="16"/>
              </w:rPr>
              <w:t>Ensemble learning</w:t>
            </w:r>
          </w:p>
        </w:tc>
        <w:tc>
          <w:tcPr>
            <w:tcW w:w="1492" w:type="dxa"/>
          </w:tcPr>
          <w:p w14:paraId="06574335" w14:textId="77777777" w:rsidR="00680411" w:rsidRPr="00C21C91" w:rsidRDefault="00680411" w:rsidP="00680411">
            <w:pPr>
              <w:rPr>
                <w:color w:val="000000" w:themeColor="text1"/>
                <w:sz w:val="16"/>
                <w:szCs w:val="16"/>
              </w:rPr>
            </w:pPr>
            <w:r w:rsidRPr="00C21C91">
              <w:rPr>
                <w:color w:val="000000" w:themeColor="text1"/>
                <w:sz w:val="16"/>
                <w:szCs w:val="16"/>
              </w:rPr>
              <w:t>Boosting</w:t>
            </w:r>
          </w:p>
          <w:p w14:paraId="73E502FF" w14:textId="77777777" w:rsidR="00680411" w:rsidRPr="00C21C91" w:rsidRDefault="00680411" w:rsidP="00680411">
            <w:pPr>
              <w:rPr>
                <w:color w:val="000000" w:themeColor="text1"/>
                <w:sz w:val="16"/>
                <w:szCs w:val="16"/>
              </w:rPr>
            </w:pPr>
          </w:p>
        </w:tc>
        <w:tc>
          <w:tcPr>
            <w:tcW w:w="2093" w:type="dxa"/>
          </w:tcPr>
          <w:p w14:paraId="33B0DA10" w14:textId="7853CD50" w:rsidR="00680411" w:rsidRPr="00C21C91" w:rsidRDefault="00680411" w:rsidP="00680411">
            <w:pPr>
              <w:jc w:val="both"/>
              <w:rPr>
                <w:color w:val="000000" w:themeColor="text1"/>
                <w:sz w:val="16"/>
                <w:szCs w:val="16"/>
              </w:rPr>
            </w:pPr>
            <w:r w:rsidRPr="00C21C91">
              <w:rPr>
                <w:color w:val="000000" w:themeColor="text1"/>
                <w:sz w:val="16"/>
                <w:szCs w:val="16"/>
              </w:rPr>
              <w:t>Boosting utilizes two types of variables including weak and strong learners. By combining weak learners and transforming them into strong classifiers, the method attempts to reduce bias and variations (Zhou, 2009)</w:t>
            </w:r>
          </w:p>
        </w:tc>
      </w:tr>
      <w:tr w:rsidR="00C21C91" w:rsidRPr="00C21C91" w14:paraId="62A92556" w14:textId="77777777" w:rsidTr="00680411">
        <w:tc>
          <w:tcPr>
            <w:tcW w:w="1271" w:type="dxa"/>
            <w:vMerge/>
          </w:tcPr>
          <w:p w14:paraId="7F5F13BA" w14:textId="77777777" w:rsidR="00680411" w:rsidRPr="00C21C91" w:rsidRDefault="00680411" w:rsidP="00BF331D">
            <w:pPr>
              <w:jc w:val="both"/>
              <w:rPr>
                <w:color w:val="000000" w:themeColor="text1"/>
              </w:rPr>
            </w:pPr>
          </w:p>
        </w:tc>
        <w:tc>
          <w:tcPr>
            <w:tcW w:w="1492" w:type="dxa"/>
          </w:tcPr>
          <w:p w14:paraId="7D84BB15" w14:textId="3DDD9725" w:rsidR="00680411" w:rsidRPr="00C21C91" w:rsidRDefault="00680411" w:rsidP="00680411">
            <w:pPr>
              <w:rPr>
                <w:color w:val="000000" w:themeColor="text1"/>
                <w:sz w:val="16"/>
                <w:szCs w:val="16"/>
              </w:rPr>
            </w:pPr>
            <w:r w:rsidRPr="00C21C91">
              <w:rPr>
                <w:color w:val="000000" w:themeColor="text1"/>
                <w:sz w:val="16"/>
                <w:szCs w:val="16"/>
              </w:rPr>
              <w:t>Bagging</w:t>
            </w:r>
          </w:p>
        </w:tc>
        <w:tc>
          <w:tcPr>
            <w:tcW w:w="2093" w:type="dxa"/>
          </w:tcPr>
          <w:p w14:paraId="6809FFD9" w14:textId="6A378DD4" w:rsidR="00680411" w:rsidRPr="00C21C91" w:rsidRDefault="00680411" w:rsidP="00680411">
            <w:pPr>
              <w:jc w:val="both"/>
              <w:rPr>
                <w:color w:val="000000" w:themeColor="text1"/>
                <w:sz w:val="16"/>
                <w:szCs w:val="16"/>
              </w:rPr>
            </w:pPr>
            <w:r w:rsidRPr="00C21C91">
              <w:rPr>
                <w:color w:val="000000" w:themeColor="text1"/>
                <w:sz w:val="16"/>
                <w:szCs w:val="16"/>
              </w:rPr>
              <w:t>Bagging is another technique that can be used to reduce variations and improve the precision and consistency of ML (</w:t>
            </w:r>
            <w:proofErr w:type="spellStart"/>
            <w:r w:rsidRPr="00C21C91">
              <w:rPr>
                <w:color w:val="000000" w:themeColor="text1"/>
                <w:sz w:val="16"/>
                <w:szCs w:val="16"/>
              </w:rPr>
              <w:t>Lemmens</w:t>
            </w:r>
            <w:proofErr w:type="spellEnd"/>
            <w:r w:rsidRPr="00C21C91">
              <w:rPr>
                <w:color w:val="000000" w:themeColor="text1"/>
                <w:sz w:val="16"/>
                <w:szCs w:val="16"/>
              </w:rPr>
              <w:t>, 2006).</w:t>
            </w:r>
          </w:p>
        </w:tc>
      </w:tr>
    </w:tbl>
    <w:p w14:paraId="4CAD86B7" w14:textId="77777777" w:rsidR="003C41FA" w:rsidRPr="00C21C91" w:rsidRDefault="003C41FA" w:rsidP="00A66829">
      <w:pPr>
        <w:jc w:val="both"/>
        <w:rPr>
          <w:color w:val="000000" w:themeColor="text1"/>
        </w:rPr>
      </w:pPr>
    </w:p>
    <w:p w14:paraId="13835BE7" w14:textId="77777777" w:rsidR="00A66829" w:rsidRPr="00C21C91" w:rsidRDefault="00A66829" w:rsidP="00A66829">
      <w:pPr>
        <w:jc w:val="both"/>
        <w:rPr>
          <w:color w:val="000000" w:themeColor="text1"/>
        </w:rPr>
      </w:pPr>
    </w:p>
    <w:p w14:paraId="21B2804E" w14:textId="77777777" w:rsidR="00E8678A" w:rsidRPr="00C21C91" w:rsidRDefault="00E8678A" w:rsidP="00E8678A">
      <w:pPr>
        <w:pStyle w:val="Heading2"/>
        <w:rPr>
          <w:color w:val="000000" w:themeColor="text1"/>
        </w:rPr>
      </w:pPr>
      <w:r w:rsidRPr="00C21C91">
        <w:rPr>
          <w:color w:val="000000" w:themeColor="text1"/>
        </w:rPr>
        <w:t>Supply Chain Management Methods</w:t>
      </w:r>
    </w:p>
    <w:p w14:paraId="57F0EED3" w14:textId="16604D53" w:rsidR="00E8678A" w:rsidRPr="00C21C91" w:rsidRDefault="00E8678A" w:rsidP="00E8678A">
      <w:pPr>
        <w:ind w:firstLine="288"/>
        <w:jc w:val="left"/>
        <w:rPr>
          <w:color w:val="000000" w:themeColor="text1"/>
        </w:rPr>
      </w:pPr>
      <w:r w:rsidRPr="00C21C91">
        <w:rPr>
          <w:color w:val="000000" w:themeColor="text1"/>
        </w:rPr>
        <w:t>Our analysis employs the following forecasting methodologies.</w:t>
      </w:r>
    </w:p>
    <w:p w14:paraId="51070139" w14:textId="5C5C40E1" w:rsidR="00E8678A" w:rsidRPr="00C21C91" w:rsidRDefault="00E8678A" w:rsidP="00E8678A">
      <w:pPr>
        <w:jc w:val="left"/>
        <w:rPr>
          <w:color w:val="000000" w:themeColor="text1"/>
        </w:rPr>
      </w:pPr>
    </w:p>
    <w:p w14:paraId="14C6C91E" w14:textId="77777777" w:rsidR="00E8678A" w:rsidRPr="00C21C91" w:rsidRDefault="00E8678A" w:rsidP="00E8678A">
      <w:pPr>
        <w:pStyle w:val="ListParagraph"/>
        <w:numPr>
          <w:ilvl w:val="0"/>
          <w:numId w:val="25"/>
        </w:numPr>
        <w:jc w:val="left"/>
        <w:rPr>
          <w:color w:val="000000" w:themeColor="text1"/>
        </w:rPr>
      </w:pPr>
      <w:r w:rsidRPr="00C21C91">
        <w:rPr>
          <w:color w:val="000000" w:themeColor="text1"/>
        </w:rPr>
        <w:t>Naïve Forecasting</w:t>
      </w:r>
    </w:p>
    <w:p w14:paraId="291E3C79" w14:textId="77777777" w:rsidR="00E8678A" w:rsidRPr="00C21C91" w:rsidRDefault="00E8678A" w:rsidP="00E8678A">
      <w:pPr>
        <w:pStyle w:val="ListParagraph"/>
        <w:numPr>
          <w:ilvl w:val="0"/>
          <w:numId w:val="25"/>
        </w:numPr>
        <w:jc w:val="left"/>
        <w:rPr>
          <w:color w:val="000000" w:themeColor="text1"/>
        </w:rPr>
      </w:pPr>
      <w:r w:rsidRPr="00C21C91">
        <w:rPr>
          <w:color w:val="000000" w:themeColor="text1"/>
        </w:rPr>
        <w:t>Neural Networks</w:t>
      </w:r>
    </w:p>
    <w:p w14:paraId="0802A6C2" w14:textId="77777777" w:rsidR="00E8678A" w:rsidRPr="00C21C91" w:rsidRDefault="00E8678A" w:rsidP="00E8678A">
      <w:pPr>
        <w:pStyle w:val="ListParagraph"/>
        <w:numPr>
          <w:ilvl w:val="0"/>
          <w:numId w:val="25"/>
        </w:numPr>
        <w:jc w:val="left"/>
        <w:rPr>
          <w:color w:val="000000" w:themeColor="text1"/>
        </w:rPr>
      </w:pPr>
      <w:r w:rsidRPr="00C21C91">
        <w:rPr>
          <w:color w:val="000000" w:themeColor="text1"/>
        </w:rPr>
        <w:t>Recurrent Neural Networks</w:t>
      </w:r>
    </w:p>
    <w:p w14:paraId="68C407D0" w14:textId="77777777" w:rsidR="00E8678A" w:rsidRPr="00C21C91" w:rsidRDefault="00E8678A" w:rsidP="00E8678A">
      <w:pPr>
        <w:pStyle w:val="ListParagraph"/>
        <w:numPr>
          <w:ilvl w:val="0"/>
          <w:numId w:val="25"/>
        </w:numPr>
        <w:jc w:val="left"/>
        <w:rPr>
          <w:color w:val="000000" w:themeColor="text1"/>
        </w:rPr>
      </w:pPr>
      <w:r w:rsidRPr="00C21C91">
        <w:rPr>
          <w:color w:val="000000" w:themeColor="text1"/>
        </w:rPr>
        <w:t>Support Vector Machines</w:t>
      </w:r>
    </w:p>
    <w:p w14:paraId="436C9E43" w14:textId="77777777" w:rsidR="00E8678A" w:rsidRPr="00C21C91" w:rsidRDefault="00E8678A" w:rsidP="00E8678A">
      <w:pPr>
        <w:jc w:val="left"/>
        <w:rPr>
          <w:color w:val="000000" w:themeColor="text1"/>
        </w:rPr>
      </w:pPr>
    </w:p>
    <w:p w14:paraId="3900592A" w14:textId="0D01AFE7" w:rsidR="00E8678A" w:rsidRPr="00C21C91" w:rsidRDefault="00E8678A" w:rsidP="00E8678A">
      <w:pPr>
        <w:pStyle w:val="Heading3"/>
        <w:rPr>
          <w:i w:val="0"/>
          <w:iCs w:val="0"/>
          <w:color w:val="000000" w:themeColor="text1"/>
        </w:rPr>
      </w:pPr>
      <w:r w:rsidRPr="00C21C91">
        <w:rPr>
          <w:i w:val="0"/>
          <w:iCs w:val="0"/>
          <w:color w:val="000000" w:themeColor="text1"/>
        </w:rPr>
        <w:t>Naïve Forecasting</w:t>
      </w:r>
    </w:p>
    <w:p w14:paraId="5D697E84" w14:textId="14A8F281" w:rsidR="00E8678A" w:rsidRPr="00C21C91" w:rsidRDefault="00A04272" w:rsidP="00E8678A">
      <w:pPr>
        <w:jc w:val="both"/>
        <w:rPr>
          <w:color w:val="000000" w:themeColor="text1"/>
        </w:rPr>
      </w:pPr>
      <w:r w:rsidRPr="00C21C91">
        <w:rPr>
          <w:noProof/>
          <w:color w:val="000000" w:themeColor="text1"/>
        </w:rPr>
        <mc:AlternateContent>
          <mc:Choice Requires="wps">
            <w:drawing>
              <wp:anchor distT="0" distB="0" distL="114300" distR="114300" simplePos="0" relativeHeight="251663360" behindDoc="0" locked="0" layoutInCell="1" allowOverlap="1" wp14:anchorId="2B61A068" wp14:editId="1C5F7ED0">
                <wp:simplePos x="0" y="0"/>
                <wp:positionH relativeFrom="column">
                  <wp:posOffset>208280</wp:posOffset>
                </wp:positionH>
                <wp:positionV relativeFrom="paragraph">
                  <wp:posOffset>892175</wp:posOffset>
                </wp:positionV>
                <wp:extent cx="1394460" cy="635"/>
                <wp:effectExtent l="0" t="0" r="2540" b="0"/>
                <wp:wrapSquare wrapText="bothSides"/>
                <wp:docPr id="1" name="Text Box 1"/>
                <wp:cNvGraphicFramePr/>
                <a:graphic xmlns:a="http://schemas.openxmlformats.org/drawingml/2006/main">
                  <a:graphicData uri="http://schemas.microsoft.com/office/word/2010/wordprocessingShape">
                    <wps:wsp>
                      <wps:cNvSpPr txBox="1"/>
                      <wps:spPr>
                        <a:xfrm>
                          <a:off x="0" y="0"/>
                          <a:ext cx="1394460" cy="635"/>
                        </a:xfrm>
                        <a:prstGeom prst="rect">
                          <a:avLst/>
                        </a:prstGeom>
                        <a:solidFill>
                          <a:prstClr val="white"/>
                        </a:solidFill>
                        <a:ln>
                          <a:noFill/>
                        </a:ln>
                      </wps:spPr>
                      <wps:txbx>
                        <w:txbxContent>
                          <w:p w14:paraId="000E1591" w14:textId="25E98F2E" w:rsidR="00E8678A" w:rsidRPr="0037288A" w:rsidRDefault="00E8678A" w:rsidP="00E8678A">
                            <w:pPr>
                              <w:pStyle w:val="Caption"/>
                              <w:rPr>
                                <w:noProof/>
                                <w:sz w:val="20"/>
                                <w:szCs w:val="20"/>
                              </w:rPr>
                            </w:pPr>
                            <w:r>
                              <w:t xml:space="preserve">Fig. </w:t>
                            </w:r>
                            <w:fldSimple w:instr=" SEQ Fig. \* ARABIC ">
                              <w:r w:rsidR="00A04272">
                                <w:rPr>
                                  <w:noProof/>
                                </w:rPr>
                                <w:t>1</w:t>
                              </w:r>
                            </w:fldSimple>
                            <w:r>
                              <w:t xml:space="preserve">. </w:t>
                            </w:r>
                            <w:r w:rsidRPr="00AD5B03">
                              <w:t>An example of time series plot of Naïve foreca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B61A068" id="_x0000_t202" coordsize="21600,21600" o:spt="202" path="m,l,21600r21600,l21600,xe">
                <v:stroke joinstyle="miter"/>
                <v:path gradientshapeok="t" o:connecttype="rect"/>
              </v:shapetype>
              <v:shape id="Text Box 1" o:spid="_x0000_s1026" type="#_x0000_t202" style="position:absolute;left:0;text-align:left;margin-left:16.4pt;margin-top:70.25pt;width:109.8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" stroked="f">
                <v:textbox style="mso-fit-shape-to-text:t" inset="0,0,0,0">
                  <w:txbxContent>
                    <w:p w14:paraId="000E1591" w14:textId="25E98F2E" w:rsidR="00E8678A" w:rsidRPr="0037288A" w:rsidRDefault="00E8678A" w:rsidP="00E8678A">
                      <w:pPr>
                        <w:pStyle w:val="Caption"/>
                        <w:rPr>
                          <w:noProof/>
                          <w:sz w:val="20"/>
                          <w:szCs w:val="20"/>
                        </w:rPr>
                      </w:pPr>
                      <w:r>
                        <w:t xml:space="preserve">Fig. </w:t>
                      </w:r>
                      <w:fldSimple w:instr=" SEQ Fig. \* ARABIC ">
                        <w:r w:rsidR="00A04272">
                          <w:rPr>
                            <w:noProof/>
                          </w:rPr>
                          <w:t>1</w:t>
                        </w:r>
                      </w:fldSimple>
                      <w:r>
                        <w:t xml:space="preserve">. </w:t>
                      </w:r>
                      <w:r w:rsidRPr="00AD5B03">
                        <w:t>An example of time series plot of Naïve forecasting</w:t>
                      </w:r>
                    </w:p>
                  </w:txbxContent>
                </v:textbox>
                <w10:wrap type="square"/>
              </v:shape>
            </w:pict>
          </mc:Fallback>
        </mc:AlternateContent>
      </w:r>
      <w:r w:rsidRPr="00C21C91">
        <w:rPr>
          <w:noProof/>
          <w:color w:val="000000" w:themeColor="text1"/>
        </w:rPr>
        <w:drawing>
          <wp:anchor distT="0" distB="0" distL="114300" distR="114300" simplePos="0" relativeHeight="251658240" behindDoc="0" locked="0" layoutInCell="1" allowOverlap="1" wp14:anchorId="6A0197A7" wp14:editId="3F99691B">
            <wp:simplePos x="0" y="0"/>
            <wp:positionH relativeFrom="margin">
              <wp:posOffset>3450590</wp:posOffset>
            </wp:positionH>
            <wp:positionV relativeFrom="margin">
              <wp:posOffset>2350135</wp:posOffset>
            </wp:positionV>
            <wp:extent cx="1441450" cy="994410"/>
            <wp:effectExtent l="0" t="0" r="6350" b="0"/>
            <wp:wrapSquare wrapText="bothSides"/>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41450" cy="994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8678A" w:rsidRPr="00C21C91">
        <w:rPr>
          <w:color w:val="000000" w:themeColor="text1"/>
        </w:rPr>
        <w:t xml:space="preserve">The primary technique is characterized as naïve due to a lack of computations or functions, only a description of the actual sales figures (see figure 1). The naïve forecast is the relatively simplest forecasting technique, and its performance is frequently used as a benchmark against which other systems are evaluated. Additionally, it utilizes the most current value associated with the variable </w:t>
      </w:r>
      <w:proofErr w:type="gramStart"/>
      <w:r w:rsidR="00E8678A" w:rsidRPr="00C21C91">
        <w:rPr>
          <w:color w:val="000000" w:themeColor="text1"/>
        </w:rPr>
        <w:t>in order to</w:t>
      </w:r>
      <w:proofErr w:type="gramEnd"/>
      <w:r w:rsidR="00E8678A" w:rsidRPr="00C21C91">
        <w:rPr>
          <w:color w:val="000000" w:themeColor="text1"/>
        </w:rPr>
        <w:t xml:space="preserve"> estimate its future value. In some instances, naïve forecasting can effectively predict conditions; however, in others, it could become complex because it only analyzes the current period when attempting to predict the next (</w:t>
      </w:r>
      <w:proofErr w:type="spellStart"/>
      <w:r w:rsidR="00E8678A" w:rsidRPr="00C21C91">
        <w:rPr>
          <w:color w:val="000000" w:themeColor="text1"/>
        </w:rPr>
        <w:t>Kochak</w:t>
      </w:r>
      <w:proofErr w:type="spellEnd"/>
      <w:r w:rsidR="00E8678A" w:rsidRPr="00C21C91">
        <w:rPr>
          <w:color w:val="000000" w:themeColor="text1"/>
        </w:rPr>
        <w:t>, 2015).</w:t>
      </w:r>
    </w:p>
    <w:p w14:paraId="79731763" w14:textId="707BF85B" w:rsidR="00A66829" w:rsidRPr="00C21C91" w:rsidRDefault="00A66829" w:rsidP="00A66829">
      <w:pPr>
        <w:pStyle w:val="BodyText"/>
        <w:rPr>
          <w:color w:val="000000" w:themeColor="text1"/>
          <w:lang w:val="en-GB"/>
        </w:rPr>
      </w:pPr>
    </w:p>
    <w:p w14:paraId="501DC6FB" w14:textId="4C53EED8" w:rsidR="00A66829" w:rsidRPr="00C21C91" w:rsidRDefault="00A66829" w:rsidP="00A66829">
      <w:pPr>
        <w:pStyle w:val="BodyText"/>
        <w:rPr>
          <w:color w:val="000000" w:themeColor="text1"/>
          <w:lang w:val="en-US"/>
        </w:rPr>
      </w:pPr>
    </w:p>
    <w:p w14:paraId="2AADB920" w14:textId="77777777" w:rsidR="00E8678A" w:rsidRPr="00C21C91" w:rsidRDefault="00E8678A" w:rsidP="00E8678A">
      <w:pPr>
        <w:pStyle w:val="Heading3"/>
        <w:rPr>
          <w:color w:val="000000" w:themeColor="text1"/>
        </w:rPr>
      </w:pPr>
      <w:r w:rsidRPr="00C21C91">
        <w:rPr>
          <w:color w:val="000000" w:themeColor="text1"/>
        </w:rPr>
        <w:t>Neural Networks</w:t>
      </w:r>
    </w:p>
    <w:p w14:paraId="65A3DC69" w14:textId="74756D31" w:rsidR="00E8678A" w:rsidRPr="00C21C91" w:rsidRDefault="00E8678A" w:rsidP="00E8678A">
      <w:pPr>
        <w:pStyle w:val="Heading3"/>
        <w:numPr>
          <w:ilvl w:val="0"/>
          <w:numId w:val="0"/>
        </w:numPr>
        <w:rPr>
          <w:i w:val="0"/>
          <w:iCs w:val="0"/>
          <w:color w:val="000000" w:themeColor="text1"/>
        </w:rPr>
      </w:pPr>
      <w:r w:rsidRPr="00C21C91">
        <w:rPr>
          <w:i w:val="0"/>
          <w:iCs w:val="0"/>
          <w:color w:val="000000" w:themeColor="text1"/>
        </w:rPr>
        <w:t>Despite numerous classes of ANN, we relate to the feed-forward error backpropagation sort neural network. These networks involve individual nodes called nodes, which are structured into different layers such that output signals from neurons in one layer are transmitted to all neurons in the other layer (Da silve, 2017). Consequently, neural activation functions can only move in one direction, i.e., layer by layer. Two layers, the input and output layers constitute the least number of layers. On the other hand, additional layers, referred to as hidden layers, could be added between the input and output layers. The primary function of the hidden layers in neural networks is to maximize their processing capacity.</w:t>
      </w:r>
    </w:p>
    <w:p w14:paraId="10026D2E" w14:textId="77777777" w:rsidR="000465DB" w:rsidRDefault="00E8678A" w:rsidP="00E8678A">
      <w:pPr>
        <w:jc w:val="both"/>
        <w:rPr>
          <w:color w:val="000000" w:themeColor="text1"/>
        </w:rPr>
        <w:sectPr w:rsidR="000465DB" w:rsidSect="00C21C91">
          <w:type w:val="continuous"/>
          <w:pgSz w:w="11906" w:h="16838" w:code="9"/>
          <w:pgMar w:top="1080" w:right="907" w:bottom="1440" w:left="907" w:header="720" w:footer="720" w:gutter="0"/>
          <w:cols w:num="2" w:space="360"/>
          <w:docGrid w:linePitch="360"/>
        </w:sectPr>
      </w:pPr>
      <w:r w:rsidRPr="00C21C91">
        <w:rPr>
          <w:color w:val="000000" w:themeColor="text1"/>
        </w:rPr>
        <w:tab/>
        <w:t>(</w:t>
      </w:r>
      <w:proofErr w:type="spellStart"/>
      <w:r w:rsidRPr="00C21C91">
        <w:rPr>
          <w:color w:val="000000" w:themeColor="text1"/>
        </w:rPr>
        <w:t>Rumelhart</w:t>
      </w:r>
      <w:proofErr w:type="spellEnd"/>
      <w:r w:rsidRPr="00C21C91">
        <w:rPr>
          <w:color w:val="000000" w:themeColor="text1"/>
        </w:rPr>
        <w:t xml:space="preserve">, 1985) presented an extension of the perception learning approach for training the accurate sets of connections for arbitrary networks. The input-output pairings are referred to as training pairs and the composed set of presented pairs is called the training set. Therefore, neural </w:t>
      </w:r>
    </w:p>
    <w:p w14:paraId="5A4B958A" w14:textId="68E4C7FC" w:rsidR="00E8678A" w:rsidRPr="00C21C91" w:rsidRDefault="00E8678A" w:rsidP="00E8678A">
      <w:pPr>
        <w:jc w:val="both"/>
        <w:rPr>
          <w:color w:val="000000" w:themeColor="text1"/>
        </w:rPr>
      </w:pPr>
      <w:r w:rsidRPr="00C21C91">
        <w:rPr>
          <w:color w:val="000000" w:themeColor="text1"/>
        </w:rPr>
        <w:lastRenderedPageBreak/>
        <w:t xml:space="preserve">networks can be trained and adapt different patterns in the subject area of interest from the given set of statistical </w:t>
      </w:r>
      <w:proofErr w:type="gramStart"/>
      <w:r w:rsidRPr="00C21C91">
        <w:rPr>
          <w:color w:val="000000" w:themeColor="text1"/>
        </w:rPr>
        <w:t>dataset</w:t>
      </w:r>
      <w:proofErr w:type="gramEnd"/>
      <w:r w:rsidRPr="00C21C91">
        <w:rPr>
          <w:color w:val="000000" w:themeColor="text1"/>
        </w:rPr>
        <w:t>.</w:t>
      </w:r>
    </w:p>
    <w:p w14:paraId="2BD90E3A" w14:textId="41038E54" w:rsidR="002864FB" w:rsidRPr="00C21C91" w:rsidRDefault="002864FB" w:rsidP="00E8678A">
      <w:pPr>
        <w:jc w:val="both"/>
        <w:rPr>
          <w:color w:val="000000" w:themeColor="text1"/>
        </w:rPr>
      </w:pPr>
    </w:p>
    <w:p w14:paraId="561A53EE" w14:textId="53A2F022" w:rsidR="002864FB" w:rsidRPr="00C21C91" w:rsidRDefault="002864FB" w:rsidP="00AF6A3D">
      <w:pPr>
        <w:pStyle w:val="Heading3"/>
        <w:rPr>
          <w:color w:val="000000" w:themeColor="text1"/>
        </w:rPr>
      </w:pPr>
      <w:r w:rsidRPr="00C21C91">
        <w:rPr>
          <w:color w:val="000000" w:themeColor="text1"/>
        </w:rPr>
        <w:t>Recurrent Neural Networks (RNN)</w:t>
      </w:r>
    </w:p>
    <w:p w14:paraId="4B12B5DD" w14:textId="77777777" w:rsidR="002864FB" w:rsidRPr="00C21C91" w:rsidRDefault="002864FB" w:rsidP="002864FB">
      <w:pPr>
        <w:jc w:val="both"/>
        <w:rPr>
          <w:color w:val="000000" w:themeColor="text1"/>
        </w:rPr>
      </w:pPr>
    </w:p>
    <w:p w14:paraId="4479AB47" w14:textId="77777777" w:rsidR="002864FB" w:rsidRPr="00C21C91" w:rsidRDefault="002864FB" w:rsidP="002864FB">
      <w:pPr>
        <w:jc w:val="both"/>
        <w:rPr>
          <w:color w:val="000000" w:themeColor="text1"/>
        </w:rPr>
      </w:pPr>
      <w:r w:rsidRPr="00C21C91">
        <w:rPr>
          <w:color w:val="000000" w:themeColor="text1"/>
        </w:rPr>
        <w:t xml:space="preserve">RNN enables a type of ANN in which each node links from a graph and time sequence. This enables its temporally dynamic </w:t>
      </w:r>
      <w:proofErr w:type="spellStart"/>
      <w:r w:rsidRPr="00C21C91">
        <w:rPr>
          <w:color w:val="000000" w:themeColor="text1"/>
        </w:rPr>
        <w:t>behaviour</w:t>
      </w:r>
      <w:proofErr w:type="spellEnd"/>
      <w:r w:rsidRPr="00C21C91">
        <w:rPr>
          <w:color w:val="000000" w:themeColor="text1"/>
        </w:rPr>
        <w:t xml:space="preserve">. In addition, RNNs are essential for </w:t>
      </w:r>
    </w:p>
    <w:p w14:paraId="6C592BAE" w14:textId="6391C0A8" w:rsidR="00A04272" w:rsidRDefault="002864FB" w:rsidP="00A04272">
      <w:pPr>
        <w:keepNext/>
        <w:jc w:val="both"/>
      </w:pPr>
      <w:r w:rsidRPr="00C21C91">
        <w:rPr>
          <w:noProof/>
          <w:color w:val="000000" w:themeColor="text1"/>
        </w:rPr>
        <w:drawing>
          <wp:inline distT="0" distB="0" distL="0" distR="0" wp14:anchorId="79889AAE" wp14:editId="68E5EC46">
            <wp:extent cx="1570892" cy="1315378"/>
            <wp:effectExtent l="0" t="0" r="0" b="5715"/>
            <wp:docPr id="12" name="Picture 12"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74343" cy="1318268"/>
                    </a:xfrm>
                    <a:prstGeom prst="rect">
                      <a:avLst/>
                    </a:prstGeom>
                  </pic:spPr>
                </pic:pic>
              </a:graphicData>
            </a:graphic>
          </wp:inline>
        </w:drawing>
      </w:r>
      <w:r w:rsidR="000465DB">
        <w:br w:type="column"/>
      </w:r>
    </w:p>
    <w:p w14:paraId="0BA9DAA0" w14:textId="3A433AF3" w:rsidR="002864FB" w:rsidRPr="00C21C91" w:rsidRDefault="00A04272" w:rsidP="00A04272">
      <w:pPr>
        <w:pStyle w:val="Caption"/>
        <w:jc w:val="both"/>
        <w:rPr>
          <w:color w:val="000000" w:themeColor="text1"/>
        </w:rPr>
      </w:pPr>
      <w:r>
        <w:t xml:space="preserve">Fig. </w:t>
      </w:r>
      <w:fldSimple w:instr=" SEQ Fig. \* ARABIC ">
        <w:r>
          <w:rPr>
            <w:noProof/>
          </w:rPr>
          <w:t>2</w:t>
        </w:r>
      </w:fldSimple>
      <w:r>
        <w:t xml:space="preserve">. </w:t>
      </w:r>
      <w:r w:rsidRPr="00A52451">
        <w:t>RNN for demand prediction (</w:t>
      </w:r>
      <w:proofErr w:type="spellStart"/>
      <w:r w:rsidRPr="00A52451">
        <w:t>Mathworks</w:t>
      </w:r>
      <w:proofErr w:type="spellEnd"/>
      <w:r w:rsidRPr="00A52451">
        <w:t>, 2000)</w:t>
      </w:r>
    </w:p>
    <w:p w14:paraId="1D168082" w14:textId="77777777" w:rsidR="002864FB" w:rsidRPr="00C21C91" w:rsidRDefault="002864FB" w:rsidP="002864FB">
      <w:pPr>
        <w:jc w:val="both"/>
        <w:rPr>
          <w:color w:val="000000" w:themeColor="text1"/>
        </w:rPr>
      </w:pPr>
    </w:p>
    <w:p w14:paraId="54D78E47" w14:textId="1ABA1E98" w:rsidR="00E8678A" w:rsidRPr="00C21C91" w:rsidRDefault="002864FB" w:rsidP="00E8678A">
      <w:pPr>
        <w:jc w:val="both"/>
        <w:rPr>
          <w:color w:val="000000" w:themeColor="text1"/>
        </w:rPr>
      </w:pPr>
      <w:r w:rsidRPr="00C21C91">
        <w:rPr>
          <w:color w:val="000000" w:themeColor="text1"/>
        </w:rPr>
        <w:t xml:space="preserve">solving numerous challenging problems, specifically when temporal data is involved. Furthermore, the </w:t>
      </w:r>
      <w:proofErr w:type="gramStart"/>
      <w:r w:rsidRPr="00C21C91">
        <w:rPr>
          <w:color w:val="000000" w:themeColor="text1"/>
        </w:rPr>
        <w:t>back-propagation</w:t>
      </w:r>
      <w:proofErr w:type="gramEnd"/>
      <w:r w:rsidRPr="00C21C91">
        <w:rPr>
          <w:color w:val="000000" w:themeColor="text1"/>
        </w:rPr>
        <w:t xml:space="preserve"> may be employed on a given training set to train an RNN (</w:t>
      </w:r>
      <w:proofErr w:type="spellStart"/>
      <w:r w:rsidRPr="00C21C91">
        <w:rPr>
          <w:color w:val="000000" w:themeColor="text1"/>
        </w:rPr>
        <w:t>Werbos</w:t>
      </w:r>
      <w:proofErr w:type="spellEnd"/>
      <w:r w:rsidRPr="00C21C91">
        <w:rPr>
          <w:color w:val="000000" w:themeColor="text1"/>
        </w:rPr>
        <w:t>, 1990). The architecture of RNN for supply chain demand forecasting problems is depicted schematically in Figure 2.</w:t>
      </w:r>
    </w:p>
    <w:p w14:paraId="2449E8C4" w14:textId="02410DE3" w:rsidR="00E8678A" w:rsidRPr="00C21C91" w:rsidRDefault="00E8678A" w:rsidP="00E8678A">
      <w:pPr>
        <w:jc w:val="both"/>
        <w:rPr>
          <w:color w:val="000000" w:themeColor="text1"/>
        </w:rPr>
      </w:pPr>
    </w:p>
    <w:p w14:paraId="03EB84C4" w14:textId="5BF5FCBA" w:rsidR="00E56ECB" w:rsidRPr="00C21C91" w:rsidRDefault="00E56ECB" w:rsidP="00AF6A3D">
      <w:pPr>
        <w:pStyle w:val="Heading3"/>
        <w:rPr>
          <w:color w:val="000000" w:themeColor="text1"/>
        </w:rPr>
      </w:pPr>
      <w:r w:rsidRPr="00C21C91">
        <w:rPr>
          <w:color w:val="000000" w:themeColor="text1"/>
        </w:rPr>
        <w:t>Support Vector Machines</w:t>
      </w:r>
    </w:p>
    <w:p w14:paraId="0237954A" w14:textId="77777777" w:rsidR="00E56ECB" w:rsidRPr="00C21C91" w:rsidRDefault="00E56ECB" w:rsidP="00E56ECB">
      <w:pPr>
        <w:rPr>
          <w:color w:val="000000" w:themeColor="text1"/>
        </w:rPr>
      </w:pPr>
    </w:p>
    <w:p w14:paraId="75916D0F" w14:textId="6711D13B" w:rsidR="00D90999" w:rsidRDefault="00E56ECB" w:rsidP="00E56ECB">
      <w:pPr>
        <w:ind w:firstLine="720"/>
        <w:jc w:val="both"/>
        <w:rPr>
          <w:color w:val="000000" w:themeColor="text1"/>
        </w:rPr>
      </w:pPr>
      <w:r w:rsidRPr="00C21C91">
        <w:rPr>
          <w:color w:val="000000" w:themeColor="text1"/>
        </w:rPr>
        <w:t xml:space="preserve">The SVM is a relatively present tool from the domain of AI that employs the structural risk minimization </w:t>
      </w:r>
    </w:p>
    <w:p w14:paraId="3194BD25" w14:textId="0CF24BE0" w:rsidR="00D90999" w:rsidRDefault="00D90999" w:rsidP="00D90999">
      <w:pPr>
        <w:pStyle w:val="Heading3"/>
      </w:pPr>
    </w:p>
    <w:p w14:paraId="5C40F58A" w14:textId="53B583E3" w:rsidR="00E56ECB" w:rsidRPr="00C21C91" w:rsidRDefault="00E56ECB" w:rsidP="00E56ECB">
      <w:pPr>
        <w:ind w:firstLine="720"/>
        <w:jc w:val="both"/>
        <w:rPr>
          <w:color w:val="000000" w:themeColor="text1"/>
        </w:rPr>
      </w:pPr>
      <w:r w:rsidRPr="00C21C91">
        <w:rPr>
          <w:color w:val="000000" w:themeColor="text1"/>
        </w:rPr>
        <w:t>(SRM) convention from statistical learning theory (</w:t>
      </w:r>
      <w:proofErr w:type="spellStart"/>
      <w:r w:rsidRPr="00C21C91">
        <w:rPr>
          <w:color w:val="000000" w:themeColor="text1"/>
        </w:rPr>
        <w:t>Vapnik</w:t>
      </w:r>
      <w:proofErr w:type="spellEnd"/>
      <w:r w:rsidRPr="00C21C91">
        <w:rPr>
          <w:color w:val="000000" w:themeColor="text1"/>
        </w:rPr>
        <w:t>, 1995). Additionally, it has been applied to various domains, and research scholars have recently shown a grown interest in it. Unlike neural networks and MLR, SRM aims to minimize the true error on unseen and randomly chosen test samples (see figure 3). SVM initiate the data into a larger dimensional space and maximizes the margins between all classes or reduces the margin of error for regression tasks. Furthermore, different kernel techniques, including RBF, can be incorporated to enable non-linear mapping into the larger dimensional space.</w:t>
      </w:r>
    </w:p>
    <w:p w14:paraId="451BC1E6" w14:textId="54EA6062" w:rsidR="00E56ECB" w:rsidRPr="00C21C91" w:rsidRDefault="00E56ECB" w:rsidP="00E56ECB">
      <w:pPr>
        <w:ind w:firstLine="720"/>
        <w:jc w:val="both"/>
        <w:rPr>
          <w:color w:val="000000" w:themeColor="text1"/>
        </w:rPr>
      </w:pPr>
    </w:p>
    <w:p w14:paraId="3E80628C" w14:textId="7FDD0F8C" w:rsidR="00E56ECB" w:rsidRPr="00C21C91" w:rsidRDefault="0077205E" w:rsidP="00E56ECB">
      <w:pPr>
        <w:ind w:firstLine="720"/>
        <w:jc w:val="both"/>
        <w:rPr>
          <w:color w:val="000000" w:themeColor="text1"/>
        </w:rPr>
      </w:pPr>
      <w:r w:rsidRPr="00C21C91">
        <w:rPr>
          <w:noProof/>
          <w:color w:val="000000" w:themeColor="text1"/>
        </w:rPr>
        <w:drawing>
          <wp:anchor distT="0" distB="0" distL="114300" distR="114300" simplePos="0" relativeHeight="251664384" behindDoc="0" locked="0" layoutInCell="1" allowOverlap="1" wp14:anchorId="1612F9B7" wp14:editId="3C4CD5EC">
            <wp:simplePos x="0" y="0"/>
            <wp:positionH relativeFrom="column">
              <wp:posOffset>-3810</wp:posOffset>
            </wp:positionH>
            <wp:positionV relativeFrom="paragraph">
              <wp:posOffset>149225</wp:posOffset>
            </wp:positionV>
            <wp:extent cx="1680845" cy="1021715"/>
            <wp:effectExtent l="0" t="0" r="0" b="0"/>
            <wp:wrapSquare wrapText="bothSides"/>
            <wp:docPr id="13" name="Picture 1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ubbl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80845" cy="1021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53A9B6" w14:textId="734D8465" w:rsidR="00E56ECB" w:rsidRPr="00C21C91" w:rsidRDefault="00E56ECB" w:rsidP="00E56ECB">
      <w:pPr>
        <w:keepNext/>
        <w:jc w:val="both"/>
        <w:rPr>
          <w:color w:val="000000" w:themeColor="text1"/>
        </w:rPr>
      </w:pPr>
    </w:p>
    <w:p w14:paraId="6154EB57" w14:textId="5003DB04" w:rsidR="0077205E" w:rsidRPr="00C21C91" w:rsidRDefault="0077205E" w:rsidP="0077205E">
      <w:pPr>
        <w:rPr>
          <w:color w:val="000000" w:themeColor="text1"/>
        </w:rPr>
      </w:pPr>
    </w:p>
    <w:p w14:paraId="2C9C2071" w14:textId="0F47E734" w:rsidR="0077205E" w:rsidRPr="00C21C91" w:rsidRDefault="0077205E" w:rsidP="0077205E">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3</w:t>
      </w:r>
      <w:r w:rsidRPr="00C21C91">
        <w:rPr>
          <w:color w:val="000000" w:themeColor="text1"/>
        </w:rPr>
        <w:fldChar w:fldCharType="end"/>
      </w:r>
      <w:r w:rsidRPr="00C21C91">
        <w:rPr>
          <w:color w:val="000000" w:themeColor="text1"/>
        </w:rPr>
        <w:t>. An example of SVM decision boundaries</w:t>
      </w:r>
    </w:p>
    <w:p w14:paraId="3178FFD0" w14:textId="09FA9D9E" w:rsidR="0077205E" w:rsidRPr="00C21C91" w:rsidRDefault="0077205E" w:rsidP="0077205E">
      <w:pPr>
        <w:rPr>
          <w:color w:val="000000" w:themeColor="text1"/>
        </w:rPr>
      </w:pPr>
    </w:p>
    <w:p w14:paraId="6E7D5BB6" w14:textId="5A34407D" w:rsidR="0077205E" w:rsidRPr="00C21C91" w:rsidRDefault="0077205E" w:rsidP="0077205E">
      <w:pPr>
        <w:rPr>
          <w:color w:val="000000" w:themeColor="text1"/>
        </w:rPr>
      </w:pPr>
    </w:p>
    <w:p w14:paraId="219AE07E" w14:textId="4DA2F686" w:rsidR="0077205E" w:rsidRPr="00C21C91" w:rsidRDefault="0077205E" w:rsidP="0077205E">
      <w:pPr>
        <w:rPr>
          <w:color w:val="000000" w:themeColor="text1"/>
        </w:rPr>
      </w:pPr>
    </w:p>
    <w:p w14:paraId="38E53F6B" w14:textId="77777777" w:rsidR="00371BCC" w:rsidRPr="00C21C91" w:rsidRDefault="00371BCC" w:rsidP="00F23E70">
      <w:pPr>
        <w:jc w:val="both"/>
        <w:rPr>
          <w:color w:val="000000" w:themeColor="text1"/>
        </w:rPr>
        <w:sectPr w:rsidR="00371BCC" w:rsidRPr="00C21C91" w:rsidSect="00C21C91">
          <w:type w:val="continuous"/>
          <w:pgSz w:w="11906" w:h="16838" w:code="9"/>
          <w:pgMar w:top="1080" w:right="907" w:bottom="1440" w:left="907" w:header="720" w:footer="720" w:gutter="0"/>
          <w:cols w:num="2" w:space="360"/>
          <w:docGrid w:linePitch="360"/>
        </w:sectPr>
      </w:pPr>
    </w:p>
    <w:p w14:paraId="4DBEAC4F" w14:textId="73936503" w:rsidR="00371BCC" w:rsidRPr="00C21C91" w:rsidRDefault="00371BCC" w:rsidP="00371BCC">
      <w:pPr>
        <w:rPr>
          <w:color w:val="000000" w:themeColor="text1"/>
        </w:rPr>
        <w:sectPr w:rsidR="00371BCC" w:rsidRPr="00C21C91" w:rsidSect="00371BCC">
          <w:type w:val="continuous"/>
          <w:pgSz w:w="11906" w:h="16838" w:code="9"/>
          <w:pgMar w:top="1080" w:right="907" w:bottom="1440" w:left="907" w:header="720" w:footer="720" w:gutter="0"/>
          <w:cols w:space="360"/>
          <w:docGrid w:linePitch="360"/>
        </w:sectPr>
      </w:pPr>
    </w:p>
    <w:p w14:paraId="56917CA0" w14:textId="53463CEE" w:rsidR="00371BCC" w:rsidRPr="00C21C91" w:rsidRDefault="00371BCC" w:rsidP="00371BCC">
      <w:pPr>
        <w:rPr>
          <w:color w:val="000000" w:themeColor="text1"/>
        </w:rPr>
      </w:pPr>
    </w:p>
    <w:p w14:paraId="1A4F3394" w14:textId="0E88DCC5" w:rsidR="00EF2988" w:rsidRPr="00C21C91" w:rsidRDefault="00EF2988" w:rsidP="0077205E">
      <w:pPr>
        <w:pStyle w:val="Heading1"/>
        <w:rPr>
          <w:color w:val="000000" w:themeColor="text1"/>
        </w:rPr>
      </w:pPr>
      <w:r w:rsidRPr="00C21C91">
        <w:rPr>
          <w:color w:val="000000" w:themeColor="text1"/>
        </w:rPr>
        <w:t>Methodology</w:t>
      </w:r>
    </w:p>
    <w:p w14:paraId="6B7A6C36" w14:textId="37CAFEA7" w:rsidR="00EF2988" w:rsidRPr="00C21C91" w:rsidRDefault="00EF2988" w:rsidP="00EF2988">
      <w:pPr>
        <w:pStyle w:val="BodyText"/>
        <w:rPr>
          <w:color w:val="000000" w:themeColor="text1"/>
        </w:rPr>
      </w:pPr>
      <w:r w:rsidRPr="00C21C91">
        <w:rPr>
          <w:color w:val="000000" w:themeColor="text1"/>
        </w:rPr>
        <w:t>This study investigates whether ML-based predicting algorithms generate more reliable predictions of misdirected client demand in a distribution network, as observed by the producer. In short, researchers want to determine whether ML generally outperforms conventional forecasting methodologies</w:t>
      </w:r>
      <w:r w:rsidRPr="00C21C91">
        <w:rPr>
          <w:color w:val="000000" w:themeColor="text1"/>
        </w:rPr>
        <w:fldChar w:fldCharType="begin" w:fldLock="1"/>
      </w:r>
      <w:r w:rsidRPr="00C21C91">
        <w:rPr>
          <w:color w:val="000000" w:themeColor="text1"/>
        </w:rPr>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Grossman </w:t>
      </w:r>
      <w:r w:rsidRPr="00C21C91">
        <w:rPr>
          <w:i/>
          <w:noProof/>
          <w:color w:val="000000" w:themeColor="text1"/>
        </w:rPr>
        <w:t>et al.</w:t>
      </w:r>
      <w:r w:rsidRPr="00C21C91">
        <w:rPr>
          <w:noProof/>
          <w:color w:val="000000" w:themeColor="text1"/>
        </w:rPr>
        <w:t>, 2022)</w:t>
      </w:r>
      <w:r w:rsidRPr="00C21C91">
        <w:rPr>
          <w:color w:val="000000" w:themeColor="text1"/>
        </w:rPr>
        <w:fldChar w:fldCharType="end"/>
      </w:r>
      <w:r w:rsidRPr="00C21C91">
        <w:rPr>
          <w:color w:val="000000" w:themeColor="text1"/>
        </w:rPr>
        <w:t>. To assess the performance of machine learning and classical predictive modelling in a dynamic supply chain setting, researchers conducted a series of experiment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Papacharalampous </w:t>
      </w:r>
      <w:r w:rsidRPr="00C21C91">
        <w:rPr>
          <w:i/>
          <w:noProof/>
          <w:color w:val="000000" w:themeColor="text1"/>
          <w:lang w:val="en-US"/>
        </w:rPr>
        <w:t>et al.</w:t>
      </w:r>
      <w:r w:rsidRPr="00C21C91">
        <w:rPr>
          <w:noProof/>
          <w:color w:val="000000" w:themeColor="text1"/>
          <w:lang w:val="en-US"/>
        </w:rPr>
        <w:t>, 2022)</w:t>
      </w:r>
      <w:r w:rsidRPr="00C21C91">
        <w:rPr>
          <w:color w:val="000000" w:themeColor="text1"/>
          <w:lang w:val="en-US"/>
        </w:rPr>
        <w:fldChar w:fldCharType="end"/>
      </w:r>
      <w:r w:rsidRPr="00C21C91">
        <w:rPr>
          <w:color w:val="000000" w:themeColor="text1"/>
        </w:rPr>
        <w:t>. Our investigation used exponential moving, trend, single exponential, and numerous linear regression to symbolize classic predictive methodologies. Furthermore, predicated on the M3 competition (</w:t>
      </w:r>
      <w:r w:rsidRPr="00C21C91">
        <w:rPr>
          <w:color w:val="000000" w:themeColor="text1"/>
        </w:rPr>
        <w:fldChar w:fldCharType="begin" w:fldLock="1"/>
      </w:r>
      <w:r w:rsidRPr="00C21C91">
        <w:rPr>
          <w:color w:val="000000" w:themeColor="text1"/>
        </w:rPr>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akridakis and Hibon, 2000)</w:t>
      </w:r>
      <w:r w:rsidRPr="00C21C91">
        <w:rPr>
          <w:color w:val="000000" w:themeColor="text1"/>
        </w:rPr>
        <w:fldChar w:fldCharType="end"/>
      </w:r>
      <w:r w:rsidRPr="00C21C91">
        <w:rPr>
          <w:color w:val="000000" w:themeColor="text1"/>
        </w:rPr>
        <w:t xml:space="preserve">, researchers incorporated the Theta approach </w:t>
      </w:r>
      <w:r w:rsidRPr="00C21C91">
        <w:rPr>
          <w:color w:val="000000" w:themeColor="text1"/>
        </w:rPr>
        <w:fldChar w:fldCharType="begin" w:fldLock="1"/>
      </w:r>
      <w:r w:rsidRPr="00C21C91">
        <w:rPr>
          <w:color w:val="000000" w:themeColor="text1"/>
        </w:rPr>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akridakis, Spiliotis and Assimakopoulos, 2020)</w:t>
      </w:r>
      <w:r w:rsidRPr="00C21C91">
        <w:rPr>
          <w:color w:val="000000" w:themeColor="text1"/>
        </w:rPr>
        <w:fldChar w:fldCharType="end"/>
      </w:r>
      <w:r w:rsidRPr="00C21C91">
        <w:rPr>
          <w:color w:val="000000" w:themeColor="text1"/>
        </w:rPr>
        <w:t xml:space="preserve">, demonstrating excellent outcomes. For completeness, we would include the often employed, traditional ARMA, also known as the Simulation box </w:t>
      </w:r>
      <w:r w:rsidRPr="00C21C91">
        <w:rPr>
          <w:color w:val="000000" w:themeColor="text1"/>
        </w:rPr>
        <w:fldChar w:fldCharType="begin" w:fldLock="1"/>
      </w:r>
      <w:r w:rsidRPr="00C21C91">
        <w:rPr>
          <w:color w:val="000000" w:themeColor="text1"/>
        </w:rPr>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Lara-Ben\’\itez, Carranza-Garc\’\ia and Riquelme, 2021)</w:t>
      </w:r>
      <w:r w:rsidRPr="00C21C91">
        <w:rPr>
          <w:color w:val="000000" w:themeColor="text1"/>
        </w:rPr>
        <w:fldChar w:fldCharType="end"/>
      </w:r>
      <w:r w:rsidRPr="00C21C91">
        <w:rPr>
          <w:color w:val="000000" w:themeColor="text1"/>
          <w:lang w:val="en-US"/>
        </w:rPr>
        <w:t xml:space="preserve"> </w:t>
      </w:r>
      <w:r w:rsidRPr="00C21C91">
        <w:rPr>
          <w:color w:val="000000" w:themeColor="text1"/>
        </w:rPr>
        <w:t>ANN, RNN, and SVM were ML-based prediction algorithms.</w:t>
      </w:r>
    </w:p>
    <w:p w14:paraId="4304B22D" w14:textId="4692E319" w:rsidR="00EF2988" w:rsidRPr="00C21C91" w:rsidRDefault="00EF2988" w:rsidP="00EF2988">
      <w:pPr>
        <w:pStyle w:val="BodyText"/>
        <w:rPr>
          <w:color w:val="000000" w:themeColor="text1"/>
        </w:rPr>
      </w:pPr>
      <w:r w:rsidRPr="00C21C91">
        <w:rPr>
          <w:color w:val="000000" w:themeColor="text1"/>
        </w:rPr>
        <w:t xml:space="preserve">The fundamental objective of this effort is to facilitate sales forecasting downstream of the supply chain. Another </w:t>
      </w:r>
      <w:r w:rsidRPr="00C21C91">
        <w:rPr>
          <w:color w:val="000000" w:themeColor="text1"/>
        </w:rPr>
        <w:t xml:space="preserve">mechanism of desire displacement in the extended enterprise simulator is the assessment of revenue required according to all supply chain members </w:t>
      </w:r>
      <w:r w:rsidRPr="00C21C91">
        <w:rPr>
          <w:color w:val="000000" w:themeColor="text1"/>
        </w:rPr>
        <w:fldChar w:fldCharType="begin" w:fldLock="1"/>
      </w:r>
      <w:r w:rsidRPr="00C21C91">
        <w:rPr>
          <w:color w:val="000000" w:themeColor="text1"/>
        </w:rPr>
        <w:instrText>ADDIN CSL_CITATION {"citationItems":[{"id":"ITEM-1","itemData":{"author":[{"dropping-particle":"","family":"Forrester","given":"Jay W","non-dropping-particle":"","parse-names":false,"suffix":""}],"id":"ITEM-1","issued":{"date-parts":[["1961"]]},"publisher":"Productivity Press","title":"Industrial Dynamics Cambridge MA","type":"article"},"uris":["http://www.mendeley.com/documents/?uuid=de24e5bb-046e-4a6e-9b60-7f4408758ea9"]}],"mendeley":{"formattedCitation":"(Forrester, 1961)","plainTextFormattedCitation":"(Forrester, 1961)","previouslyFormattedCitation":"(Forrester, 196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Forrester, 1961)</w:t>
      </w:r>
      <w:r w:rsidRPr="00C21C91">
        <w:rPr>
          <w:color w:val="000000" w:themeColor="text1"/>
        </w:rPr>
        <w:fldChar w:fldCharType="end"/>
      </w:r>
      <w:r w:rsidRPr="00C21C91">
        <w:rPr>
          <w:color w:val="000000" w:themeColor="text1"/>
        </w:rPr>
        <w:t>. According to</w:t>
      </w:r>
      <w:r w:rsidRPr="00C21C91">
        <w:rPr>
          <w:color w:val="000000" w:themeColor="text1"/>
        </w:rPr>
        <w:fldChar w:fldCharType="begin" w:fldLock="1"/>
      </w:r>
      <w:r w:rsidRPr="00C21C91">
        <w:rPr>
          <w:color w:val="000000" w:themeColor="text1"/>
        </w:rPr>
        <w:instrText>ADDIN CSL_CITATION {"citationItems":[{"id":"ITEM-1","itemData":{"author":[{"dropping-particle":"","family":"Wolstenholme","given":"Eric","non-dropping-particle":"","parse-names":false,"suffix":""},{"dropping-particle":"","family":"McKelvie","given":"Douglas","non-dropping-particle":"","parse-names":false,"suffix":""}],"container-title":"The Dynamics of Care","id":"ITEM-1","issued":{"date-parts":[["2019"]]},"page":"1-21","publisher":"Springer","title":"The Challenges Facing Health and Social Care and the Relevance of Dynamic Models","type":"chapter"},"uris":["http://www.mendeley.com/documents/?uuid=5884f1fc-a722-48a6-be72-571211d9512c"]}],"mendeley":{"formattedCitation":"(Wolstenholme and McKelvie, 2019)","plainTextFormattedCitation":"(Wolstenholme and McKelvie, 2019)","previouslyFormattedCitation":"(Wolstenholme and McKelvie,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Wolstenholme and McKelvie, 2019)</w:t>
      </w:r>
      <w:r w:rsidRPr="00C21C91">
        <w:rPr>
          <w:color w:val="000000" w:themeColor="text1"/>
        </w:rPr>
        <w:fldChar w:fldCharType="end"/>
      </w:r>
      <w:r w:rsidRPr="00C21C91">
        <w:rPr>
          <w:color w:val="000000" w:themeColor="text1"/>
        </w:rPr>
        <w:t>, requirement communication systems entail that each participant in the supply chain processes and modifies the requirement indication preceding transferring it to the following participant</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omera","given":"Álvaro J","non-dropping-particle":"","parse-names":false,"suffix":""},{"dropping-particle":"","family":"Neal","given":"Mark","non-dropping-particle":"","parse-names":false,"suffix":""},{"dropping-particle":"","family":"Bos","given":"Bram","non-dropping-particle":"","parse-names":false,"suffix":""}],"container-title":"Animal Production Science","id":"ITEM-1","issue":"1","issued":{"date-parts":[["2019"]]},"page":"121-126","publisher":"CSIRO Publishing","title":"Use of reflexive interactive design to address challenges to New Zealand dairy farming","type":"article-journal","volume":"60"},"uris":["http://www.mendeley.com/documents/?uuid=7c8a6eb7-b3d0-442b-84a7-8a858a566f5c"]}],"mendeley":{"formattedCitation":"(Romera, Neal and Bos, 2019)","plainTextFormattedCitation":"(Romera, Neal and Bos, 2019)","previouslyFormattedCitation":"(Romera, Neal and Bos,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Romera, Neal and Bos, 2019)</w:t>
      </w:r>
      <w:r w:rsidRPr="00C21C91">
        <w:rPr>
          <w:color w:val="000000" w:themeColor="text1"/>
          <w:lang w:val="en-US"/>
        </w:rPr>
        <w:fldChar w:fldCharType="end"/>
      </w:r>
      <w:r w:rsidRPr="00C21C91">
        <w:rPr>
          <w:color w:val="000000" w:themeColor="text1"/>
        </w:rPr>
        <w:t>. As the desired information from the final customers travels throughout the supply chain, it becomes significantly corrupted, increasing economic spectrum sens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Eastwood","given":"Callum","non-dropping-particle":"","parse-names":false,"suffix":""},{"dropping-particle":"Dela","family":"Rue","given":"Brian","non-dropping-particle":"","parse-names":false,"suffix":""}],"container-title":"Improving data management and decision support systems in agriculture","id":"ITEM-1","issued":{"date-parts":[["2020"]]},"page":"279-310","publisher":"Burleigh Dodds Science Publishing","title":"Developing decision-support systems for pasture and rangeland management","type":"chapter"},"uris":["http://www.mendeley.com/documents/?uuid=5faa07fb-1cef-4e11-8bbd-f481616116ff"]}],"mendeley":{"formattedCitation":"(Eastwood and Rue, 2020)","plainTextFormattedCitation":"(Eastwood and Rue, 2020)","previouslyFormattedCitation":"(Eastwood and Rue,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Eastwood and Rue, 2020)</w:t>
      </w:r>
      <w:r w:rsidRPr="00C21C91">
        <w:rPr>
          <w:color w:val="000000" w:themeColor="text1"/>
          <w:lang w:val="en-US"/>
        </w:rPr>
        <w:fldChar w:fldCharType="end"/>
      </w:r>
      <w:r w:rsidRPr="00C21C91">
        <w:rPr>
          <w:color w:val="000000" w:themeColor="text1"/>
        </w:rPr>
        <w:t>. This occurs regardless of whether or not the desired signal processing functionality is equal across the extended supply chai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andte","given":"Henning","non-dropping-particle":"","parse-names":false,"suffix":""}],"id":"ITEM-1","issued":{"date-parts":[["2007"]]},"publisher":"Springer-Verlag","title":"Komplexität in Organisationen: organisationstheoretische Betrachtungen und agentenbasierte Simulation","type":"book"},"uris":["http://www.mendeley.com/documents/?uuid=f5b14839-55ff-45cb-a972-3f85f43fa31e"]}],"mendeley":{"formattedCitation":"(Bandte, 2007)","plainTextFormattedCitation":"(Bandte, 2007)","previouslyFormattedCitation":"(Bandte, 200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andte, 2007)</w:t>
      </w:r>
      <w:r w:rsidRPr="00C21C91">
        <w:rPr>
          <w:color w:val="000000" w:themeColor="text1"/>
          <w:lang w:val="en-US"/>
        </w:rPr>
        <w:fldChar w:fldCharType="end"/>
      </w:r>
      <w:r w:rsidRPr="00C21C91">
        <w:rPr>
          <w:color w:val="000000" w:themeColor="text1"/>
        </w:rPr>
        <w:t xml:space="preserve">. Such effect could be described by complexity theory, wherein a minor change in the source potentially consequences enormous, seemingly arbitrary behaviour in the unstable system's response </w:t>
      </w:r>
      <w:r w:rsidRPr="00C21C91">
        <w:rPr>
          <w:color w:val="000000" w:themeColor="text1"/>
        </w:rPr>
        <w:fldChar w:fldCharType="begin" w:fldLock="1"/>
      </w:r>
      <w:r w:rsidRPr="00C21C91">
        <w:rPr>
          <w:color w:val="000000" w:themeColor="text1"/>
        </w:rPr>
        <w:instrText>ADDIN CSL_CITATION {"citationItems":[{"id":"ITEM-1","itemData":{"author":[{"dropping-particle":"","family":"Kempener","given":"Rudolf","non-dropping-particle":"","parse-names":false,"suffix":""},{"dropping-particle":"","family":"others","given":"","non-dropping-particle":"","parse-names":false,"suffix":""}],"id":"ITEM-1","issued":{"date-parts":[["2008"]]},"publisher":"University of Sydney.","title":"From Organisational Behaviour to Industrial Network Evolutions: Stimulating Sustainable Development of Bioenergy Networks in Emerging Economies","type":"article-journal"},"uris":["http://www.mendeley.com/documents/?uuid=a3be1120-0f80-4ab0-b99e-d8293845cf12"]}],"mendeley":{"formattedCitation":"(Kempener and others, 2008)","plainTextFormattedCitation":"(Kempener and others, 2008)","previouslyFormattedCitation":"(Kempener and others, 200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Kempener and others, 2008)</w:t>
      </w:r>
      <w:r w:rsidRPr="00C21C91">
        <w:rPr>
          <w:color w:val="000000" w:themeColor="text1"/>
        </w:rPr>
        <w:fldChar w:fldCharType="end"/>
      </w:r>
      <w:r w:rsidRPr="00C21C91">
        <w:rPr>
          <w:color w:val="000000" w:themeColor="text1"/>
        </w:rPr>
        <w:t>.</w:t>
      </w:r>
    </w:p>
    <w:p w14:paraId="0C1F1073" w14:textId="77777777" w:rsidR="00EF2988" w:rsidRPr="00C21C91" w:rsidRDefault="00EF2988" w:rsidP="00EF2988">
      <w:pPr>
        <w:pStyle w:val="BodyText"/>
        <w:rPr>
          <w:color w:val="000000" w:themeColor="text1"/>
        </w:rPr>
      </w:pPr>
    </w:p>
    <w:p w14:paraId="628AFA25" w14:textId="77777777" w:rsidR="00EF2988" w:rsidRPr="00C21C91" w:rsidRDefault="00EF2988" w:rsidP="00EF2988">
      <w:pPr>
        <w:pStyle w:val="BodyText"/>
        <w:keepNext/>
        <w:rPr>
          <w:color w:val="000000" w:themeColor="text1"/>
        </w:rPr>
      </w:pPr>
      <w:r w:rsidRPr="00C21C91">
        <w:rPr>
          <w:noProof/>
          <w:color w:val="000000" w:themeColor="text1"/>
          <w:lang w:val="en-US" w:eastAsia="en-US"/>
        </w:rPr>
        <w:lastRenderedPageBreak/>
        <w:drawing>
          <wp:inline distT="0" distB="0" distL="0" distR="0" wp14:anchorId="23AAB97A" wp14:editId="7E4E35B7">
            <wp:extent cx="3117275" cy="202276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5307" cy="2053930"/>
                    </a:xfrm>
                    <a:prstGeom prst="rect">
                      <a:avLst/>
                    </a:prstGeom>
                  </pic:spPr>
                </pic:pic>
              </a:graphicData>
            </a:graphic>
          </wp:inline>
        </w:drawing>
      </w:r>
    </w:p>
    <w:p w14:paraId="01981906" w14:textId="276328BE" w:rsidR="00EF2988" w:rsidRPr="00C21C91" w:rsidRDefault="00EF2988" w:rsidP="00EF2988">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4</w:t>
      </w:r>
      <w:r w:rsidRPr="00C21C91">
        <w:rPr>
          <w:color w:val="000000" w:themeColor="text1"/>
        </w:rPr>
        <w:fldChar w:fldCharType="end"/>
      </w:r>
      <w:r w:rsidRPr="00C21C91">
        <w:rPr>
          <w:color w:val="000000" w:themeColor="text1"/>
        </w:rPr>
        <w:t>. Requirement signal distortion in a stretched supply chain.</w:t>
      </w:r>
    </w:p>
    <w:p w14:paraId="4AFEC3E3" w14:textId="1DD31CA2" w:rsidR="00E8678A" w:rsidRPr="00C21C91" w:rsidRDefault="00E8678A" w:rsidP="00A66829">
      <w:pPr>
        <w:pStyle w:val="BodyText"/>
        <w:rPr>
          <w:color w:val="000000" w:themeColor="text1"/>
          <w:lang w:val="en-US"/>
        </w:rPr>
      </w:pPr>
    </w:p>
    <w:p w14:paraId="1F02D6D6" w14:textId="77777777" w:rsidR="00EF2988" w:rsidRPr="00C21C91" w:rsidRDefault="00EF2988" w:rsidP="00EF2988">
      <w:pPr>
        <w:pStyle w:val="BodyText"/>
        <w:rPr>
          <w:color w:val="000000" w:themeColor="text1"/>
        </w:rPr>
      </w:pPr>
      <w:r w:rsidRPr="00C21C91">
        <w:rPr>
          <w:color w:val="000000" w:themeColor="text1"/>
        </w:rPr>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Würtz </w:t>
      </w:r>
      <w:r w:rsidRPr="00C21C91">
        <w:rPr>
          <w:i/>
          <w:noProof/>
          <w:color w:val="000000" w:themeColor="text1"/>
          <w:lang w:val="en-US"/>
        </w:rPr>
        <w:t>et al.</w:t>
      </w:r>
      <w:r w:rsidRPr="00C21C91">
        <w:rPr>
          <w:noProof/>
          <w:color w:val="000000" w:themeColor="text1"/>
          <w:lang w:val="en-US"/>
        </w:rPr>
        <w:t>, 1996)</w:t>
      </w:r>
      <w:r w:rsidRPr="00C21C91">
        <w:rPr>
          <w:color w:val="000000" w:themeColor="text1"/>
          <w:lang w:val="en-US"/>
        </w:rPr>
        <w:fldChar w:fldCharType="end"/>
      </w:r>
      <w:r w:rsidRPr="00C21C91">
        <w:rPr>
          <w:color w:val="000000" w:themeColor="text1"/>
        </w:rPr>
        <w:t>. Therefore, we aim to anticipate future consumption (adequately in preparation to account for the contractor's advance notice) using only historical orders from the producer. Designers 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In Figure. 1's relatively low, and researchers demonstrate the impact of inaccurate planning and forecasting. This study employs the introductory study of time series </w:t>
      </w:r>
      <w:r w:rsidRPr="00C21C91">
        <w:rPr>
          <w:color w:val="000000" w:themeColor="text1"/>
        </w:rPr>
        <w:fldChar w:fldCharType="begin" w:fldLock="1"/>
      </w:r>
      <w:r w:rsidRPr="00C21C91">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Box, Jenkins and Reinsel, 1970)</w:t>
      </w:r>
      <w:r w:rsidRPr="00C21C91">
        <w:rPr>
          <w:color w:val="000000" w:themeColor="text1"/>
        </w:rPr>
        <w:fldChar w:fldCharType="end"/>
      </w:r>
      <w:r w:rsidRPr="00C21C91">
        <w:rPr>
          <w:color w:val="000000" w:themeColor="text1"/>
        </w:rPr>
        <w:t xml:space="preserve"> as a conventional "standard" methodology using which the effectiveness of all other sophisticated methods will be measured. Neural Networks, Recurrent Neural Networks, and Machine Learning are examples of such machines.</w:t>
      </w:r>
    </w:p>
    <w:p w14:paraId="1FFD749E" w14:textId="65D17A4B" w:rsidR="00EF2988" w:rsidRPr="00C21C91" w:rsidRDefault="00EF2988" w:rsidP="00EF2988">
      <w:pPr>
        <w:pStyle w:val="BodyText"/>
        <w:rPr>
          <w:color w:val="000000" w:themeColor="text1"/>
        </w:rPr>
      </w:pPr>
      <w:r w:rsidRPr="00C21C91">
        <w:rPr>
          <w:color w:val="000000" w:themeColor="text1"/>
        </w:rPr>
        <w:t xml:space="preserve">Support Vector Machines (SVM), another more contemporary learning algorithm built from computational learning theory </w:t>
      </w:r>
      <w:r w:rsidRPr="00C21C91">
        <w:rPr>
          <w:color w:val="000000" w:themeColor="text1"/>
        </w:rPr>
        <w:fldChar w:fldCharType="begin" w:fldLock="1"/>
      </w:r>
      <w:r w:rsidRPr="00C21C91">
        <w:rPr>
          <w:color w:val="000000" w:themeColor="text1"/>
        </w:rPr>
        <w:instrText>ADDIN CSL_CITATION {"citationItems":[{"id":"ITEM-1","itemData":{"author":[{"dropping-particle":"","family":"Vapnik","given":"Vladimir","non-dropping-particle":"","parse-names":false,"suffix":""},{"dropping-particle":"","family":"Golowich","given":"Steven","non-dropping-particle":"","parse-names":false,"suffix":""},{"dropping-particle":"","family":"Smola","given":"Alex","non-dropping-particle":"","parse-names":false,"suffix":""}],"container-title":"Advances in neural information processing systems","id":"ITEM-1","issued":{"date-parts":[["1996"]]},"title":"Support vector method for function approximation, regression estimation and signal processing","type":"article-journal","volume":"9"},"uris":["http://www.mendeley.com/documents/?uuid=fc5f9802-c35b-4af4-9fd5-d87e0b6d7aa4"]}],"mendeley":{"formattedCitation":"(Vapnik, Golowich and Smola, 1996)","plainTextFormattedCitation":"(Vapnik, Golowich and Smola, 1996)","previouslyFormattedCitation":"(Vapnik, Golowich and Smola, 1996)"},"properties":{"noteIndex":0},"schema":"https://github.com/citation-style-language/schema/raw/master/csl-citation.json"}</w:instrText>
      </w:r>
      <w:r w:rsidRPr="00C21C91">
        <w:rPr>
          <w:color w:val="000000" w:themeColor="text1"/>
        </w:rPr>
        <w:fldChar w:fldCharType="separate"/>
      </w:r>
      <w:r w:rsidRPr="00C21C91">
        <w:rPr>
          <w:noProof/>
          <w:color w:val="000000" w:themeColor="text1"/>
        </w:rPr>
        <w:t>(Vapnik, Golowich and Smola, 1996)</w:t>
      </w:r>
      <w:r w:rsidRPr="00C21C91">
        <w:rPr>
          <w:color w:val="000000" w:themeColor="text1"/>
        </w:rPr>
        <w:fldChar w:fldCharType="end"/>
      </w:r>
      <w:r w:rsidRPr="00C21C91">
        <w:rPr>
          <w:color w:val="000000" w:themeColor="text1"/>
        </w:rPr>
        <w:t xml:space="preserve">, has an exceptionally rigorous theoretical underpinning and has been implemented in analyses of time series in the past </w:t>
      </w:r>
      <w:r w:rsidRPr="00C21C91">
        <w:rPr>
          <w:color w:val="000000" w:themeColor="text1"/>
        </w:rPr>
        <w:fldChar w:fldCharType="begin" w:fldLock="1"/>
      </w:r>
      <w:r w:rsidRPr="00C21C91">
        <w:rPr>
          <w:color w:val="000000" w:themeColor="text1"/>
        </w:rPr>
        <w:instrText>ADDIN CSL_CITATION {"citationItems":[{"id":"ITEM-1","itemData":{"author":[{"dropping-particle":"","family":"Mukherjee","given":"Sayan","non-dropping-particle":"","parse-names":false,"suffix":""},{"dropping-particle":"","family":"Osuna","given":"Edgar","non-dropping-particle":"","parse-names":false,"suffix":""},{"dropping-particle":"","family":"Girosi","given":"Federico","non-dropping-particle":"","parse-names":false,"suffix":""}],"container-title":"Neural Networks for Signal Processing VII. Proceedings of the 1997 IEEE Signal Processing Society Workshop","id":"ITEM-1","issued":{"date-parts":[["1997"]]},"page":"511-520","title":"Nonlinear prediction of chaotic time series using support vector machines","type":"paper-conference"},"uris":["http://www.mendeley.com/documents/?uuid=7f591f11-a674-49e1-adc3-a4c279515cb2"]}],"mendeley":{"formattedCitation":"(Mukherjee, Osuna and Girosi, 1997)","plainTextFormattedCitation":"(Mukherjee, Osuna and Girosi, 1997)","previouslyFormattedCitation":"(Mukherjee, Osuna and Girosi, 1997)"},"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ukherjee, Osuna and Girosi, 1997)</w:t>
      </w:r>
      <w:r w:rsidRPr="00C21C91">
        <w:rPr>
          <w:color w:val="000000" w:themeColor="text1"/>
        </w:rPr>
        <w:fldChar w:fldCharType="end"/>
      </w:r>
      <w:r w:rsidRPr="00C21C91">
        <w:rPr>
          <w:color w:val="000000" w:themeColor="text1"/>
        </w:rPr>
        <w:t xml:space="preserve">. NN and RNN are applied to predict the statistical model </w:t>
      </w:r>
      <w:r w:rsidRPr="00C21C91">
        <w:rPr>
          <w:color w:val="000000" w:themeColor="text1"/>
        </w:rPr>
        <w:fldChar w:fldCharType="begin" w:fldLock="1"/>
      </w:r>
      <w:r w:rsidRPr="00C21C91">
        <w:rPr>
          <w:color w:val="000000" w:themeColor="text1"/>
        </w:rPr>
        <w:instrText>ADDIN CSL_CITATION {"citationItems":[{"id":"ITEM-1","itemData":{"author":[{"dropping-particle":"","family":"Burges","given":"Christopher J C","non-dropping-particle":"","parse-names":false,"suffix":""}],"container-title":"Data mining and knowledge discovery","id":"ITEM-1","issue":"2","issued":{"date-parts":[["1998"]]},"page":"121-167","publisher":"Springer","title":"A tutorial on support vector machines for pattern recognition","type":"article-journal","volume":"2"},"uris":["http://www.mendeley.com/documents/?uuid=8c8c7acc-06f1-48a5-9feb-5ded27058163"]}],"mendeley":{"formattedCitation":"(Burges, 1998)","plainTextFormattedCitation":"(Burges, 1998)","previouslyFormattedCitation":"(Burges, 199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Burges, 1998)</w:t>
      </w:r>
      <w:r w:rsidRPr="00C21C91">
        <w:rPr>
          <w:color w:val="000000" w:themeColor="text1"/>
        </w:rPr>
        <w:fldChar w:fldCharType="end"/>
      </w:r>
      <w:r w:rsidRPr="00C21C91">
        <w:rPr>
          <w:color w:val="000000" w:themeColor="text1"/>
        </w:rPr>
        <w:t>. RNN is incorporated into the investigation since the operator's requirement is considered a tumultuous time seri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üller","given":"Klaus-Robert","non-dropping-particle":"","parse-names":false,"suffix":""},{"dropping-particle":"","family":"Mika","given":"Sebastian","non-dropping-particle":"","parse-names":false,"suffix":""},{"dropping-particle":"","family":"Tsuda","given":"Koji","non-dropping-particle":"","parse-names":false,"suffix":""},{"dropping-particle":"","family":"Schölkopf","given":"Koji","non-dropping-particle":"","parse-names":false,"suffix":""}],"container-title":"Handbook of Neural Network Signal Processing","id":"ITEM-1","issued":{"date-parts":[["2018"]]},"page":"1-4","publisher":"CRC Press","title":"An introduction to kernel-based learning algorithms","type":"chapter"},"uris":["http://www.mendeley.com/documents/?uuid=1278f861-8187-4cb8-a50e-34561973d06d"]}],"mendeley":{"formattedCitation":"(Müller &lt;i&gt;et al.&lt;/i&gt;, 2018)","plainTextFormattedCitation":"(Müller et al., 2018)","previouslyFormattedCitation":"(Müller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üller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RNNs provide back-propagation of inaccuracy during a time, which enables the identification of structures at any depth within a response variabl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cholkopf","given":"Bernhard","non-dropping-particle":"","parse-names":false,"suffix":""},{"dropping-particle":"","family":"Sung","given":"Kah-Kay","non-dropping-particle":"","parse-names":false,"suffix":""},{"dropping-particle":"","family":"Burges","given":"Christopher J C","non-dropping-particle":"","parse-names":false,"suffix":""},{"dropping-particle":"","family":"Girosi","given":"Federico","non-dropping-particle":"","parse-names":false,"suffix":""},{"dropping-particle":"","family":"Niyogi","given":"Partha","non-dropping-particle":"","parse-names":false,"suffix":""},{"dropping-particle":"","family":"Poggio","given":"Tomaso","non-dropping-particle":"","parse-names":false,"suffix":""},{"dropping-particle":"","family":"Vapnik","given":"Vladimir","non-dropping-particle":"","parse-names":false,"suffix":""}],"container-title":"IEEE transactions on Signal Processing","id":"ITEM-1","issue":"11","issued":{"date-parts":[["1997"]]},"page":"2758-2765","publisher":"IEEE","title":"Comparing support vector machines with Gaussian kernels to radial basis function classifiers","type":"article-journal","volume":"45"},"uris":["http://www.mendeley.com/documents/?uuid=7a93d881-c393-48db-ae43-e2c018780593"]}],"mendeley":{"formattedCitation":"(Scholkopf &lt;i&gt;et al.&lt;/i&gt;, 1997)","plainTextFormattedCitation":"(Scholkopf et al., 1997)","previouslyFormattedCitation":"(Scholkopf &lt;i&gt;et al.&lt;/i&gt;, 199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Scholkopf </w:t>
      </w:r>
      <w:r w:rsidRPr="00C21C91">
        <w:rPr>
          <w:i/>
          <w:noProof/>
          <w:color w:val="000000" w:themeColor="text1"/>
          <w:lang w:val="en-US"/>
        </w:rPr>
        <w:t>et al.</w:t>
      </w:r>
      <w:r w:rsidRPr="00C21C91">
        <w:rPr>
          <w:noProof/>
          <w:color w:val="000000" w:themeColor="text1"/>
          <w:lang w:val="en-US"/>
        </w:rPr>
        <w:t>, 1997)</w:t>
      </w:r>
      <w:r w:rsidRPr="00C21C91">
        <w:rPr>
          <w:color w:val="000000" w:themeColor="text1"/>
          <w:lang w:val="en-US"/>
        </w:rPr>
        <w:fldChar w:fldCharType="end"/>
      </w:r>
      <w:r w:rsidRPr="00C21C91">
        <w:rPr>
          <w:color w:val="000000" w:themeColor="text1"/>
        </w:rPr>
        <w:t>. This indicates that, even though designers offer a period of material as the RNNs show the complexity, they can recognize patterns that continue beyond the present time frame since that includes sequence variants.</w:t>
      </w:r>
    </w:p>
    <w:p w14:paraId="304D81D0" w14:textId="2879D7FD" w:rsidR="00EF2988" w:rsidRPr="00C21C91" w:rsidRDefault="00EF2988" w:rsidP="00EF2988">
      <w:pPr>
        <w:pStyle w:val="BodyText"/>
        <w:rPr>
          <w:color w:val="000000" w:themeColor="text1"/>
        </w:rPr>
      </w:pPr>
    </w:p>
    <w:p w14:paraId="274ADBF2" w14:textId="77777777" w:rsidR="00EF2988" w:rsidRPr="00C21C91" w:rsidRDefault="00EF2988" w:rsidP="00EF2988">
      <w:pPr>
        <w:pStyle w:val="BodyText"/>
        <w:rPr>
          <w:color w:val="000000" w:themeColor="text1"/>
        </w:rPr>
      </w:pPr>
      <w:r w:rsidRPr="00C21C91">
        <w:rPr>
          <w:color w:val="000000" w:themeColor="text1"/>
        </w:rPr>
        <w:t>In this investigation, the following predicting approaches were employed:</w:t>
      </w:r>
    </w:p>
    <w:p w14:paraId="7DE4936D" w14:textId="77777777" w:rsidR="00EF2988" w:rsidRPr="00C21C91" w:rsidRDefault="00EF2988" w:rsidP="00EF2988">
      <w:pPr>
        <w:pStyle w:val="BodyText"/>
        <w:rPr>
          <w:color w:val="000000" w:themeColor="text1"/>
        </w:rPr>
      </w:pPr>
      <w:r w:rsidRPr="00C21C91">
        <w:rPr>
          <w:color w:val="000000" w:themeColor="text1"/>
        </w:rPr>
        <w:t xml:space="preserve"> • Naive Forecasts </w:t>
      </w:r>
    </w:p>
    <w:p w14:paraId="44F8A57F" w14:textId="77777777" w:rsidR="00EF2988" w:rsidRPr="00C21C91" w:rsidRDefault="00EF2988" w:rsidP="00EF2988">
      <w:pPr>
        <w:pStyle w:val="BodyText"/>
        <w:rPr>
          <w:color w:val="000000" w:themeColor="text1"/>
        </w:rPr>
      </w:pPr>
      <w:r w:rsidRPr="00C21C91">
        <w:rPr>
          <w:color w:val="000000" w:themeColor="text1"/>
        </w:rPr>
        <w:t xml:space="preserve">• Median </w:t>
      </w:r>
    </w:p>
    <w:p w14:paraId="11F1DE5E" w14:textId="77777777" w:rsidR="00EF2988" w:rsidRPr="00C21C91" w:rsidRDefault="00EF2988" w:rsidP="00EF2988">
      <w:pPr>
        <w:pStyle w:val="BodyText"/>
        <w:rPr>
          <w:color w:val="000000" w:themeColor="text1"/>
        </w:rPr>
      </w:pPr>
      <w:r w:rsidRPr="00C21C91">
        <w:rPr>
          <w:color w:val="000000" w:themeColor="text1"/>
        </w:rPr>
        <w:t xml:space="preserve">• Shifting Average </w:t>
      </w:r>
    </w:p>
    <w:p w14:paraId="06EC7ED7" w14:textId="77777777" w:rsidR="00EF2988" w:rsidRPr="00C21C91" w:rsidRDefault="00EF2988" w:rsidP="00EF2988">
      <w:pPr>
        <w:pStyle w:val="BodyText"/>
        <w:rPr>
          <w:color w:val="000000" w:themeColor="text1"/>
        </w:rPr>
      </w:pPr>
      <w:r w:rsidRPr="00C21C91">
        <w:rPr>
          <w:color w:val="000000" w:themeColor="text1"/>
        </w:rPr>
        <w:t>• Recurring theme</w:t>
      </w:r>
    </w:p>
    <w:p w14:paraId="39CAA48B" w14:textId="77777777" w:rsidR="00EF2988" w:rsidRPr="00C21C91" w:rsidRDefault="00EF2988" w:rsidP="00EF2988">
      <w:pPr>
        <w:pStyle w:val="BodyText"/>
        <w:rPr>
          <w:color w:val="000000" w:themeColor="text1"/>
        </w:rPr>
      </w:pPr>
      <w:r w:rsidRPr="00C21C91">
        <w:rPr>
          <w:color w:val="000000" w:themeColor="text1"/>
        </w:rPr>
        <w:t xml:space="preserve"> • Linear Regressions Regression</w:t>
      </w:r>
    </w:p>
    <w:p w14:paraId="2E17494E" w14:textId="77777777" w:rsidR="00EF2988" w:rsidRPr="00C21C91" w:rsidRDefault="00EF2988" w:rsidP="00EF2988">
      <w:pPr>
        <w:pStyle w:val="BodyText"/>
        <w:rPr>
          <w:color w:val="000000" w:themeColor="text1"/>
        </w:rPr>
      </w:pPr>
      <w:r w:rsidRPr="00C21C91">
        <w:rPr>
          <w:color w:val="000000" w:themeColor="text1"/>
        </w:rPr>
        <w:t xml:space="preserve"> • Probabilistic Neural </w:t>
      </w:r>
    </w:p>
    <w:p w14:paraId="4E6402E3" w14:textId="77777777" w:rsidR="00EF2988" w:rsidRPr="00C21C91" w:rsidRDefault="00EF2988" w:rsidP="00EF2988">
      <w:pPr>
        <w:pStyle w:val="BodyText"/>
        <w:rPr>
          <w:color w:val="000000" w:themeColor="text1"/>
        </w:rPr>
      </w:pPr>
      <w:r w:rsidRPr="00C21C91">
        <w:rPr>
          <w:color w:val="000000" w:themeColor="text1"/>
        </w:rPr>
        <w:t>• Multilayer Perceptron</w:t>
      </w:r>
    </w:p>
    <w:p w14:paraId="6DCF983A" w14:textId="77777777" w:rsidR="00EF2988" w:rsidRPr="00C21C91" w:rsidRDefault="00EF2988" w:rsidP="00EF2988">
      <w:pPr>
        <w:pStyle w:val="BodyText"/>
        <w:rPr>
          <w:color w:val="000000" w:themeColor="text1"/>
        </w:rPr>
      </w:pPr>
      <w:r w:rsidRPr="00C21C91">
        <w:rPr>
          <w:color w:val="000000" w:themeColor="text1"/>
        </w:rPr>
        <w:t xml:space="preserve"> • Support Vector Machine.</w:t>
      </w:r>
    </w:p>
    <w:p w14:paraId="500FDA23" w14:textId="1C922AE2" w:rsidR="00EF2988" w:rsidRPr="00C21C91" w:rsidRDefault="00EF2988" w:rsidP="00EF2988">
      <w:pPr>
        <w:pStyle w:val="BodyText"/>
        <w:rPr>
          <w:color w:val="000000" w:themeColor="text1"/>
        </w:rPr>
      </w:pPr>
      <w:r w:rsidRPr="00C21C91">
        <w:rPr>
          <w:color w:val="000000" w:themeColor="text1"/>
        </w:rPr>
        <w:t xml:space="preserve">The nave estimate is one of the shortest methods and is frequently used as a benchmark to measure the effectiveness of those other techniques. It </w:t>
      </w:r>
      <w:proofErr w:type="spellStart"/>
      <w:r w:rsidRPr="00C21C91">
        <w:rPr>
          <w:color w:val="000000" w:themeColor="text1"/>
        </w:rPr>
        <w:t>analyzes</w:t>
      </w:r>
      <w:proofErr w:type="spellEnd"/>
      <w:r w:rsidRPr="00C21C91">
        <w:rPr>
          <w:color w:val="000000" w:themeColor="text1"/>
        </w:rPr>
        <w:t xml:space="preserve"> the most recent value associated with the variable of interest to estimate its valuation. Exponential smoothing forecasts use the averages of a predetermined amount of previous periods to predict future consumption. Using a basic estimation technique with time as the explanatory variable, trend-based modelling attempts to use this information as a time-dependent variable. The multiple linear regression approach attempts to forecast the created change by using a variety of measurements of prior market change as explanatory variables. It is, therefore, an exponential smoothing paradigm. Researchers considered the first five approaches "traditional," while the others are "advanced." We anticipate that the sophisticated techniques could very well outmatch the more ordinary methods due to the following:</w:t>
      </w:r>
    </w:p>
    <w:p w14:paraId="1432F11A" w14:textId="77777777" w:rsidR="00EF2988" w:rsidRPr="00C21C91" w:rsidRDefault="00EF2988" w:rsidP="00EF2988">
      <w:pPr>
        <w:pStyle w:val="BodyText"/>
        <w:rPr>
          <w:color w:val="000000" w:themeColor="text1"/>
        </w:rPr>
      </w:pPr>
      <w:r w:rsidRPr="00C21C91">
        <w:rPr>
          <w:color w:val="000000" w:themeColor="text1"/>
        </w:rPr>
        <w:t>•The enhanced methods employ non-linear configurations and, simply put, may provide better simplifications than those that utilize linear modelling techniques;</w:t>
      </w:r>
    </w:p>
    <w:p w14:paraId="0158300A" w14:textId="77777777" w:rsidR="00EF2988" w:rsidRPr="00C21C91" w:rsidRDefault="00EF2988" w:rsidP="00EF2988">
      <w:pPr>
        <w:pStyle w:val="BodyText"/>
        <w:rPr>
          <w:color w:val="000000" w:themeColor="text1"/>
        </w:rPr>
      </w:pPr>
      <w:r w:rsidRPr="00C21C91">
        <w:rPr>
          <w:color w:val="000000" w:themeColor="text1"/>
        </w:rPr>
        <w:t xml:space="preserve"> • We anticipate a great extent of non-linearity in shows that power because of the complicated nature.</w:t>
      </w:r>
    </w:p>
    <w:p w14:paraId="2F37AEF3" w14:textId="77777777" w:rsidR="00EF2988" w:rsidRPr="00C21C91" w:rsidRDefault="00EF2988" w:rsidP="00EF2988">
      <w:pPr>
        <w:pStyle w:val="BodyText"/>
        <w:rPr>
          <w:color w:val="000000" w:themeColor="text1"/>
        </w:rPr>
      </w:pPr>
      <w:r w:rsidRPr="00C21C91">
        <w:rPr>
          <w:color w:val="000000" w:themeColor="text1"/>
        </w:rPr>
        <w:t>In the remaining parts of this section, we will provide a concise summary of various prediction approaches.</w:t>
      </w:r>
    </w:p>
    <w:p w14:paraId="2E83DFF1" w14:textId="0B8ED49A" w:rsidR="00EF2988" w:rsidRPr="00C21C91" w:rsidRDefault="00EF2988" w:rsidP="00EF2988">
      <w:pPr>
        <w:pStyle w:val="BodyText"/>
        <w:rPr>
          <w:color w:val="000000" w:themeColor="text1"/>
        </w:rPr>
      </w:pPr>
    </w:p>
    <w:p w14:paraId="78ECD8CA" w14:textId="77777777" w:rsidR="00EF2988" w:rsidRPr="00C21C91" w:rsidRDefault="00EF2988" w:rsidP="00EF2988">
      <w:pPr>
        <w:pStyle w:val="Heading2"/>
        <w:rPr>
          <w:color w:val="000000" w:themeColor="text1"/>
        </w:rPr>
      </w:pPr>
      <w:r w:rsidRPr="00C21C91">
        <w:rPr>
          <w:color w:val="000000" w:themeColor="text1"/>
        </w:rPr>
        <w:t>Neural Network</w:t>
      </w:r>
    </w:p>
    <w:p w14:paraId="3145C0A9" w14:textId="77777777" w:rsidR="00EF2988" w:rsidRPr="00C21C91" w:rsidRDefault="00EF2988" w:rsidP="00EF2988">
      <w:pPr>
        <w:pStyle w:val="BodyText"/>
        <w:rPr>
          <w:color w:val="000000" w:themeColor="text1"/>
        </w:rPr>
      </w:pPr>
      <w:r w:rsidRPr="00C21C91">
        <w:rPr>
          <w:color w:val="000000" w:themeColor="text1"/>
        </w:rPr>
        <w:t>The artificial neural Network is a densely connected collection of neurons, which serve as basic processing units. Multi-layered perceptr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ishop, 1994)</w:t>
      </w:r>
      <w:r w:rsidRPr="00C21C91">
        <w:rPr>
          <w:color w:val="000000" w:themeColor="text1"/>
          <w:lang w:val="en-US"/>
        </w:rPr>
        <w:fldChar w:fldCharType="end"/>
      </w:r>
      <w:r w:rsidRPr="00C21C91">
        <w:rPr>
          <w:color w:val="000000" w:themeColor="text1"/>
        </w:rPr>
        <w:t xml:space="preserve"> (MLP) ANN is the most well-known technique, as depicted in Figure 2. In MLP format, ANN Neuroses are typically structured into sections with comprehensive or unpredictable interconnections between levels, including a surface for production and one or many hidden nodes. Each layer has several neurons linked with adjacent cells whose densities vary. Within those structures, the different aspects ("neurons") are grouped into levels such that measurement results from a neuron on one surface are sent to all neurons in the following layer</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Doebling","given":"Scott W","non-dropping-particle":"","parse-names":false,"suffix":""},{"dropping-particle":"","family":"Farrar","given":"Charles R","non-dropping-particle":"","parse-names":false,"suffix":""},{"dropping-particle":"","family":"Prime","given":"Michael B","non-dropping-particle":"","parse-names":false,"suffix":""},{"dropping-particle":"","family":"Shevitz","given":"Daniel W","non-dropping-particle":"","parse-names":false,"suffix":""}],"id":"ITEM-1","issued":{"date-parts":[["1996"]]},"publisher":"Los Alamos National Lab.(LANL), Los Alamos, NM (United States)","title":"Damage identification and health monitoring of structural and mechanical systems from changes in their vibration characteristics: a literature review","type":"article-journal"},"uris":["http://www.mendeley.com/documents/?uuid=bbfa4a77-a8a7-4ae6-982f-991131e3a735"]}],"mendeley":{"formattedCitation":"(Doebling &lt;i&gt;et al.&lt;/i&gt;, 1996)","plainTextFormattedCitation":"(Doebling et al., 1996)","previouslyFormattedCitation":"(Doebling &lt;i&gt;et al.&lt;/i&gt;, 1996)"},"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Doebling </w:t>
      </w:r>
      <w:r w:rsidRPr="00C21C91">
        <w:rPr>
          <w:i/>
          <w:noProof/>
          <w:color w:val="000000" w:themeColor="text1"/>
          <w:lang w:val="en-US"/>
        </w:rPr>
        <w:t>et al.</w:t>
      </w:r>
      <w:r w:rsidRPr="00C21C91">
        <w:rPr>
          <w:noProof/>
          <w:color w:val="000000" w:themeColor="text1"/>
          <w:lang w:val="en-US"/>
        </w:rPr>
        <w:t>, 1996)</w:t>
      </w:r>
      <w:r w:rsidRPr="00C21C91">
        <w:rPr>
          <w:color w:val="000000" w:themeColor="text1"/>
          <w:lang w:val="en-US"/>
        </w:rPr>
        <w:fldChar w:fldCharType="end"/>
      </w:r>
      <w:r w:rsidRPr="00C21C91">
        <w:rPr>
          <w:color w:val="000000" w:themeColor="text1"/>
        </w:rPr>
        <w:t>. Although there are other artificial neural networks, designers reference the feed-forward error back-propagation type neural network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upan","given":"Jure","non-dropping-particle":"","parse-names":false,"suffix":""},{"dropping-particle":"","family":"Gasteiger","given":"Johann","non-dropping-particle":"","parse-names":false,"suffix":""}],"id":"ITEM-1","issued":{"date-parts":[["1999"]]},"publisher":"John Wiley \\&amp; Sons, Inc.","title":"Neural networks in chemistry and drug design","type":"book"},"uris":["http://www.mendeley.com/documents/?uuid=608b7e8f-cdbc-4873-a92d-16739a7d21b1"]}],"mendeley":{"formattedCitation":"(Zupan and Gasteiger, 1999)","plainTextFormattedCitation":"(Zupan and Gasteiger, 1999)","previouslyFormattedCitation":"(Zupan and Gasteiger, 199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upan and Gasteiger, 1999)</w:t>
      </w:r>
      <w:r w:rsidRPr="00C21C91">
        <w:rPr>
          <w:color w:val="000000" w:themeColor="text1"/>
          <w:lang w:val="en-US"/>
        </w:rPr>
        <w:fldChar w:fldCharType="end"/>
      </w:r>
      <w:r w:rsidRPr="00C21C91">
        <w:rPr>
          <w:color w:val="000000" w:themeColor="text1"/>
        </w:rPr>
        <w:t>. </w:t>
      </w:r>
    </w:p>
    <w:p w14:paraId="5BFCDB66" w14:textId="77777777" w:rsidR="00EF2988" w:rsidRPr="00C21C91" w:rsidRDefault="00EF2988" w:rsidP="00EF2988">
      <w:pPr>
        <w:pStyle w:val="BodyText"/>
        <w:rPr>
          <w:color w:val="000000" w:themeColor="text1"/>
        </w:rPr>
      </w:pPr>
      <w:r w:rsidRPr="00C21C91">
        <w:rPr>
          <w:color w:val="000000" w:themeColor="text1"/>
        </w:rPr>
        <w:t>Consequently, brain installations only go in one channel, each layer by layer. Two components, the input, and the output structures, constitute the minimum number of layers. Various layers, referred to as hidden layers, may be inserted between the layer's input and output</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u","given":"Yinghao","non-dropping-particle":"","parse-names":false,"suffix":""},{"dropping-particle":"","family":"Huang","given":"Chen","non-dropping-particle":"","parse-names":false,"suffix":""},{"dropping-particle":"","family":"Xie","given":"Xiaodan","non-dropping-particle":"","parse-names":false,"suffix":""},{"dropping-particle":"","family":"Tan","given":"Bohai","non-dropping-particle":"","parse-names":false,"suffix":""},{"dropping-particle":"","family":"Kamal","given":"Shyam","non-dropping-particle":"","parse-names":false,"suffix":""},{"dropping-particle":"","family":"Xiong","given":"Xiaogang","non-dropping-particle":"","parse-names":false,"suffix":""}],"container-title":"Computational Intelligence and Neuroscience","id":"ITEM-1","issued":{"date-parts":[["2018"]]},"publisher":"Hindawi","title":"Multilayer hybrid deep-learning method for waste classification and recycling","type":"article-journal","volume":"2018"},"uris":["http://www.mendeley.com/documents/?uuid=2b223d8f-1f92-43f2-9c6d-cfa93744b3f0"]}],"mendeley":{"formattedCitation":"(Chu &lt;i&gt;et al.&lt;/i&gt;, 2018)","plainTextFormattedCitation":"(Chu et al., 2018)","previouslyFormattedCitation":"(Chu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Chu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The objective of the hidden neurons in machine learning is to improve their processing capacity</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Quaranta","given":"Giuseppe","non-dropping-particle":"","parse-names":false,"suffix":""},{"dropping-particle":"","family":"Lacarbonara","given":"Walter","non-dropping-particle":"","parse-names":false,"suffix":""},{"dropping-particle":"","family":"Masri","given":"Sami F","non-dropping-particle":"","parse-names":false,"suffix":""}],"container-title":"Nonlinear Dynamics","id":"ITEM-1","issue":"2","issued":{"date-parts":[["2020"]]},"page":"1709-1761","publisher":"Springer","title":"A review on computational intelligence for identification of nonlinear dynamical systems","type":"article-journal","volume":"99"},"uris":["http://www.mendeley.com/documents/?uuid=4f72097f-9fc0-47a4-adbd-a5ba8c08826f"]}],"mendeley":{"formattedCitation":"(Quaranta, Lacarbonara and Masri, 2020)","plainTextFormattedCitation":"(Quaranta, Lacarbonara and Masri, 2020)","previouslyFormattedCitation":"(Quaranta, Lacarbonara and Masri,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Quaranta, Lacarbonara and Masri, 2020)</w:t>
      </w:r>
      <w:r w:rsidRPr="00C21C91">
        <w:rPr>
          <w:color w:val="000000" w:themeColor="text1"/>
          <w:lang w:val="en-US"/>
        </w:rPr>
        <w:fldChar w:fldCharType="end"/>
      </w:r>
      <w:r w:rsidRPr="00C21C91">
        <w:rPr>
          <w:color w:val="000000" w:themeColor="text1"/>
        </w:rPr>
        <w:t>. A neural network potentially serves as a "system will help" if given multiple hidden units. Through training techniques, artificial neural networks are customized to meet a needed projection of inputs to a set. The traditional training methodology for input neural networks is erroneous back-</w:t>
      </w:r>
      <w:r w:rsidRPr="00C21C91">
        <w:rPr>
          <w:color w:val="000000" w:themeColor="text1"/>
        </w:rPr>
        <w:lastRenderedPageBreak/>
        <w:t xml:space="preserve">propagation </w:t>
      </w:r>
      <w:r w:rsidRPr="00C21C91">
        <w:rPr>
          <w:color w:val="000000" w:themeColor="text1"/>
        </w:rPr>
        <w:fldChar w:fldCharType="begin" w:fldLock="1"/>
      </w:r>
      <w:r w:rsidRPr="00C21C91">
        <w:rPr>
          <w:color w:val="000000" w:themeColor="text1"/>
        </w:rPr>
        <w:instrText>ADDIN CSL_CITATION {"citationItems":[{"id":"ITEM-1","itemData":{"author":[{"dropping-particle":"","family":"Falah","given":"Fatemeh","non-dropping-particle":"","parse-names":false,"suffix":""},{"dropping-particle":"","family":"Rahmati","given":"Omid","non-dropping-particle":"","parse-names":false,"suffix":""},{"dropping-particle":"","family":"Rostami","given":"Mohammad","non-dropping-particle":"","parse-names":false,"suffix":""},{"dropping-particle":"","family":"Ahmadisharaf","given":"Ebrahim","non-dropping-particle":"","parse-names":false,"suffix":""},{"dropping-particle":"","family":"Daliakopoulos","given":"Ioannis N","non-dropping-particle":"","parse-names":false,"suffix":""},{"dropping-particle":"","family":"Pourghasemi","given":"Hamid Reza","non-dropping-particle":"","parse-names":false,"suffix":""}],"container-title":"Spatial modeling in GIS and R for Earth and Environmental Sciences","id":"ITEM-1","issued":{"date-parts":[["2019"]]},"page":"323-336","publisher":"Elsevier","title":"Artificial neural networks for flood susceptibility mapping in data-scarce urban areas","type":"chapter"},"uris":["http://www.mendeley.com/documents/?uuid=99a6ee68-c33b-4756-a6b5-019b632821a9"]}],"mendeley":{"formattedCitation":"(Falah &lt;i&gt;et al.&lt;/i&gt;, 2019)","plainTextFormattedCitation":"(Falah et al., 2019)","previouslyFormattedCitation":"(Falah &lt;i&gt;et al.&lt;/i&gt;,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Falah </w:t>
      </w:r>
      <w:r w:rsidRPr="00C21C91">
        <w:rPr>
          <w:i/>
          <w:noProof/>
          <w:color w:val="000000" w:themeColor="text1"/>
        </w:rPr>
        <w:t>et al.</w:t>
      </w:r>
      <w:r w:rsidRPr="00C21C91">
        <w:rPr>
          <w:noProof/>
          <w:color w:val="000000" w:themeColor="text1"/>
        </w:rPr>
        <w:t>, 2019)</w:t>
      </w:r>
      <w:r w:rsidRPr="00C21C91">
        <w:rPr>
          <w:color w:val="000000" w:themeColor="text1"/>
        </w:rPr>
        <w:fldChar w:fldCharType="end"/>
      </w:r>
      <w:r w:rsidRPr="00C21C91">
        <w:rPr>
          <w:color w:val="000000" w:themeColor="text1"/>
        </w:rPr>
        <w:t>. This is a sort of supervised learning in which the intended objectives are presented to the Network alongside the ability</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Ibragimova","given":"Olga","non-dropping-particle":"","parse-names":false,"suffix":""},{"dropping-particle":"","family":"Brahme","given":"Abhijit","non-dropping-particle":"","parse-names":false,"suffix":""},{"dropping-particle":"","family":"Muhammad","given":"Waqas","non-dropping-particle":"","parse-names":false,"suffix":""},{"dropping-particle":"","family":"Lévesque","given":"Julie","non-dropping-particle":"","parse-names":false,"suffix":""},{"dropping-particle":"","family":"Inal","given":"Kaan","non-dropping-particle":"","parse-names":false,"suffix":""}],"container-title":"International Journal of Plasticity","id":"ITEM-1","issued":{"date-parts":[["2021"]]},"page":"103059","publisher":"Elsevier","title":"A new ANN based crystal plasticity model for FCC materials and its application to non-monotonic strain paths","type":"article-journal","volume":"144"},"uris":["http://www.mendeley.com/documents/?uuid=d2b9ac84-037b-4562-a85a-08bf0e43c32c"]}],"mendeley":{"formattedCitation":"(Ibragimova &lt;i&gt;et al.&lt;/i&gt;, 2021)","plainTextFormattedCitation":"(Ibragimova et al., 2021)","previouslyFormattedCitation":"(Ibragimova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Ibragimova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rPr>
        <w:t>. The information interconnections are classified as training combinations, and the subset of possible instruction combinations presented is defined as training exampl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han","given":"Sebastian","non-dropping-particle":"","parse-names":false,"suffix":""},{"dropping-particle":"","family":"Green","given":"Rhys","non-dropping-particle":"","parse-names":false,"suffix":""}],"container-title":"Physical Review D","id":"ITEM-1","issue":"6","issued":{"date-parts":[["2021"]]},"page":"64015","publisher":"APS","title":"Gravitational-wave surrogate models powered by artificial neural networks","type":"article-journal","volume":"103"},"uris":["http://www.mendeley.com/documents/?uuid=3e68f72e-aaf4-46c6-a791-320cf93dc106"]}],"mendeley":{"formattedCitation":"(Khan and Green, 2021)","plainTextFormattedCitation":"(Khan and Green, 2021)","previouslyFormattedCitation":"(Khan and Green,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han and Green, 2021)</w:t>
      </w:r>
      <w:r w:rsidRPr="00C21C91">
        <w:rPr>
          <w:color w:val="000000" w:themeColor="text1"/>
          <w:lang w:val="en-US"/>
        </w:rPr>
        <w:fldChar w:fldCharType="end"/>
      </w:r>
      <w:r w:rsidRPr="00C21C91">
        <w:rPr>
          <w:color w:val="000000" w:themeColor="text1"/>
        </w:rPr>
        <w:t>.</w:t>
      </w:r>
    </w:p>
    <w:p w14:paraId="0E79C740" w14:textId="77777777" w:rsidR="00EF2988" w:rsidRPr="00C21C91" w:rsidRDefault="00EF2988" w:rsidP="00EF2988">
      <w:pPr>
        <w:pStyle w:val="BodyText"/>
        <w:rPr>
          <w:color w:val="000000" w:themeColor="text1"/>
        </w:rPr>
      </w:pPr>
      <w:r w:rsidRPr="00C21C91">
        <w:rPr>
          <w:color w:val="000000" w:themeColor="text1"/>
        </w:rPr>
        <w:t>Consequently, neural networks can generalize connections in the issue subject area of interest from the presented historical collection of fact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ugnini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One or more hidden layers may be present in the neural network. The more layers a connection has, the further complicated its organization and the greater its capacity to manage emotional issu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Rathod, Kulkarni and Saha, 2022)</w:t>
      </w:r>
      <w:r w:rsidRPr="00C21C91">
        <w:rPr>
          <w:color w:val="000000" w:themeColor="text1"/>
          <w:lang w:val="en-US"/>
        </w:rPr>
        <w:fldChar w:fldCharType="end"/>
      </w:r>
      <w:r w:rsidRPr="00C21C91">
        <w:rPr>
          <w:color w:val="000000" w:themeColor="text1"/>
        </w:rPr>
        <w:t>. The multiple neural Network can translate unlimited dimensions to n dimensions through extensive test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oo, Shin and Kim, 2021)</w:t>
      </w:r>
      <w:r w:rsidRPr="00C21C91">
        <w:rPr>
          <w:color w:val="000000" w:themeColor="text1"/>
          <w:lang w:val="en-US"/>
        </w:rPr>
        <w:fldChar w:fldCharType="end"/>
      </w:r>
      <w:r w:rsidRPr="00C21C91">
        <w:rPr>
          <w:color w:val="000000" w:themeColor="text1"/>
        </w:rPr>
        <w:t>. Consequently, a multiple neural network framework is intended in this report.</w:t>
      </w:r>
    </w:p>
    <w:p w14:paraId="70DDAB01" w14:textId="77777777" w:rsidR="00EF2988" w:rsidRPr="00C21C91" w:rsidRDefault="00EF2988" w:rsidP="00EF2988">
      <w:pPr>
        <w:pStyle w:val="BodyText"/>
        <w:rPr>
          <w:color w:val="000000" w:themeColor="text1"/>
          <w:lang w:val="en-US"/>
        </w:rPr>
      </w:pPr>
      <w:r w:rsidRPr="00C21C91">
        <w:rPr>
          <w:color w:val="000000" w:themeColor="text1"/>
        </w:rPr>
        <w:t xml:space="preserve">The expected to augment should be a commonly used evaluation measurement roughly equivalent to the measurement evaluation system, which includes supply chain </w:t>
      </w:r>
      <w:r w:rsidRPr="00C21C91">
        <w:rPr>
          <w:color w:val="000000" w:themeColor="text1"/>
        </w:rPr>
        <w:t>addition oper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Kern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delivery performance, 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Palagi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It consists of 28 markers in aggregate. From this, the number of hidden entry layers is 28. The learning algorithm is positioned between the input and the output layers and illustrates the translating correlation between the two and output layer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hiri Tabarestani and Afzalimehr, 2021)</w:t>
      </w:r>
      <w:r w:rsidRPr="00C21C91">
        <w:rPr>
          <w:color w:val="000000" w:themeColor="text1"/>
          <w:lang w:val="en-US"/>
        </w:rPr>
        <w:fldChar w:fldCharType="end"/>
      </w:r>
      <w:r w:rsidRPr="00C21C91">
        <w:rPr>
          <w:color w:val="000000" w:themeColor="text1"/>
        </w:rPr>
        <w:t>. The density of nodes found in the hidden layer significantly affects the artificial Network's functio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Liehr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w:t>
      </w:r>
      <w:r w:rsidRPr="00C21C91">
        <w:rPr>
          <w:color w:val="000000" w:themeColor="text1"/>
          <w:lang w:val="en-US"/>
        </w:rPr>
        <w:t xml:space="preserve"> Eq 1-4 describes the ANN model.</w:t>
      </w:r>
    </w:p>
    <w:p w14:paraId="02F62D85"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1+a</m:t>
            </m:r>
          </m:e>
        </m:rad>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r>
      <w:r w:rsidRPr="00C21C91">
        <w:rPr>
          <w:color w:val="000000" w:themeColor="text1"/>
          <w:lang w:val="en-US"/>
        </w:rPr>
        <w:tab/>
        <w:t>(1)</w:t>
      </w:r>
    </w:p>
    <w:p w14:paraId="393CE703"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func>
          <m:funcPr>
            <m:ctrlPr>
              <w:rPr>
                <w:rFonts w:ascii="Cambria Math" w:hAnsi="Cambria Math"/>
                <w:i/>
                <w:color w:val="000000" w:themeColor="text1"/>
                <w:lang w:val="en-US"/>
              </w:rPr>
            </m:ctrlPr>
          </m:funcPr>
          <m:fName>
            <m:r>
              <m:rPr>
                <m:sty m:val="p"/>
              </m:rPr>
              <w:rPr>
                <w:rFonts w:ascii="Cambria Math" w:hAnsi="Cambria Math"/>
                <w:color w:val="000000" w:themeColor="text1"/>
              </w:rPr>
              <m:t>log</m:t>
            </m:r>
          </m:fName>
          <m:e>
            <m:r>
              <w:rPr>
                <w:rFonts w:ascii="Cambria Math" w:hAnsi="Cambria Math"/>
                <w:color w:val="000000" w:themeColor="text1"/>
                <w:lang w:val="en-US"/>
              </w:rPr>
              <m:t>n</m:t>
            </m:r>
          </m:e>
        </m:func>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2)</w:t>
      </w:r>
    </w:p>
    <w:p w14:paraId="7077318F"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l</m:t>
            </m:r>
          </m:e>
        </m:rad>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3)</w:t>
      </w:r>
    </w:p>
    <w:p w14:paraId="6EB2BED1" w14:textId="77777777" w:rsidR="005506AF" w:rsidRPr="00C21C91" w:rsidRDefault="005506AF" w:rsidP="00EF2988">
      <w:pPr>
        <w:pStyle w:val="BodyText"/>
        <w:jc w:val="right"/>
        <w:rPr>
          <w:color w:val="000000" w:themeColor="text1"/>
          <w:lang w:val="en-US"/>
        </w:rPr>
        <w:sectPr w:rsidR="005506AF" w:rsidRPr="00C21C91" w:rsidSect="00683992">
          <w:type w:val="continuous"/>
          <w:pgSz w:w="11906" w:h="16838" w:code="9"/>
          <w:pgMar w:top="1080" w:right="907" w:bottom="1440" w:left="907" w:header="720" w:footer="720" w:gutter="0"/>
          <w:cols w:num="2" w:space="360"/>
          <w:docGrid w:linePitch="360"/>
        </w:sectPr>
      </w:pPr>
    </w:p>
    <w:p w14:paraId="27B53921" w14:textId="7B8998E4" w:rsidR="00EF2988" w:rsidRPr="00C21C91" w:rsidRDefault="00EF2988" w:rsidP="00EF2988">
      <w:pPr>
        <w:pStyle w:val="BodyText"/>
        <w:jc w:val="right"/>
        <w:rPr>
          <w:color w:val="000000" w:themeColor="text1"/>
          <w:lang w:val="en-US"/>
        </w:rPr>
      </w:pPr>
      <w:r w:rsidRPr="00C21C91">
        <w:rPr>
          <w:color w:val="000000" w:themeColor="text1"/>
          <w:lang w:val="en-US"/>
        </w:rPr>
        <w:t>M = (</w:t>
      </w:r>
      <m:oMath>
        <m:r>
          <w:rPr>
            <w:rFonts w:ascii="Cambria Math" w:hAnsi="Cambria Math"/>
            <w:color w:val="000000" w:themeColor="text1"/>
            <w:lang w:val="en-US"/>
          </w:rPr>
          <m:t>n+1)/2</m:t>
        </m:r>
      </m:oMath>
      <w:r w:rsidRPr="00C21C91">
        <w:rPr>
          <w:color w:val="000000" w:themeColor="text1"/>
          <w:lang w:val="en-US"/>
        </w:rPr>
        <w:tab/>
      </w:r>
      <w:r w:rsidRPr="00C21C91">
        <w:rPr>
          <w:color w:val="000000" w:themeColor="text1"/>
          <w:lang w:val="en-US"/>
        </w:rPr>
        <w:tab/>
      </w:r>
      <w:r w:rsidRPr="00C21C91">
        <w:rPr>
          <w:color w:val="000000" w:themeColor="text1"/>
          <w:lang w:val="en-US"/>
        </w:rPr>
        <w:tab/>
        <w:t>(4)</w:t>
      </w:r>
    </w:p>
    <w:p w14:paraId="68BB51B8" w14:textId="77777777" w:rsidR="005506AF" w:rsidRPr="00C21C91" w:rsidRDefault="005506AF" w:rsidP="00EF2988">
      <w:pPr>
        <w:pStyle w:val="BodyText"/>
        <w:jc w:val="right"/>
        <w:rPr>
          <w:color w:val="000000" w:themeColor="text1"/>
          <w:lang w:val="en-US"/>
        </w:rPr>
      </w:pPr>
    </w:p>
    <w:p w14:paraId="6E5D7C54" w14:textId="7F195D85" w:rsidR="00EF2988" w:rsidRPr="00C21C91" w:rsidRDefault="00EF2988" w:rsidP="00EF2988">
      <w:pPr>
        <w:pStyle w:val="BodyText"/>
        <w:rPr>
          <w:color w:val="000000" w:themeColor="text1"/>
          <w:lang w:val="en-US"/>
        </w:rPr>
      </w:pPr>
      <w:r w:rsidRPr="00C21C91">
        <w:rPr>
          <w:color w:val="000000" w:themeColor="text1"/>
          <w:lang w:val="en-US"/>
        </w:rPr>
        <w:t xml:space="preserve">The characters in the calculation represent </w:t>
      </w:r>
      <m:oMath>
        <m:r>
          <w:rPr>
            <w:rFonts w:ascii="Cambria Math" w:hAnsi="Cambria Math"/>
            <w:color w:val="000000" w:themeColor="text1"/>
            <w:lang w:val="en-US"/>
          </w:rPr>
          <m:t>m</m:t>
        </m:r>
      </m:oMath>
      <w:r w:rsidRPr="00C21C91">
        <w:rPr>
          <w:color w:val="000000" w:themeColor="text1"/>
          <w:lang w:val="en-US"/>
        </w:rPr>
        <w:t xml:space="preserve">: the proportion of neurons in each layer, </w:t>
      </w:r>
      <m:oMath>
        <m:r>
          <w:rPr>
            <w:rFonts w:ascii="Cambria Math" w:hAnsi="Cambria Math"/>
            <w:color w:val="000000" w:themeColor="text1"/>
            <w:lang w:val="en-US"/>
          </w:rPr>
          <m:t>n</m:t>
        </m:r>
      </m:oMath>
      <w:r w:rsidRPr="00C21C91">
        <w:rPr>
          <w:color w:val="000000" w:themeColor="text1"/>
          <w:lang w:val="en-US"/>
        </w:rPr>
        <w:t xml:space="preserve">: the population of input neurons, </w:t>
      </w:r>
      <m:oMath>
        <m:r>
          <w:rPr>
            <w:rFonts w:ascii="Cambria Math" w:hAnsi="Cambria Math"/>
            <w:color w:val="000000" w:themeColor="text1"/>
            <w:lang w:val="en-US"/>
          </w:rPr>
          <m:t>l</m:t>
        </m:r>
      </m:oMath>
      <w:r w:rsidRPr="00C21C91">
        <w:rPr>
          <w:color w:val="000000" w:themeColor="text1"/>
          <w:lang w:val="en-US"/>
        </w:rPr>
        <w:t xml:space="preserve">: the population of nodes in each layer, and a: a parameter around 0.5 and 10. Through testing the subsequent modeling, the amount of nodes is established to be five in this stud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Randiligama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w:t>
      </w:r>
    </w:p>
    <w:p w14:paraId="42CD062B" w14:textId="7B792889" w:rsidR="00EF2988" w:rsidRPr="00C21C91" w:rsidRDefault="00EF2988" w:rsidP="00EF2988">
      <w:pPr>
        <w:pStyle w:val="BodyText"/>
        <w:rPr>
          <w:color w:val="000000" w:themeColor="text1"/>
        </w:rPr>
      </w:pPr>
      <w:r w:rsidRPr="00C21C91">
        <w:rPr>
          <w:color w:val="000000" w:themeColor="text1"/>
        </w:rPr>
        <w:t>The more convolutional nodes, the higher the Network's effectiveness; however, the longer the time complexity. The insufficient number of invisible layers enables network convergence to be problematic</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Garner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rPr>
        <w:t>. The frequency of nodes present in the hidden layer cannot be calculated theoretically, despite the widespread application of machine learning. This is an additional flaw of machine lear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erroug, Belaidi and Chtita, 2021)</w:t>
      </w:r>
      <w:r w:rsidRPr="00C21C91">
        <w:rPr>
          <w:color w:val="000000" w:themeColor="text1"/>
          <w:lang w:val="en-US"/>
        </w:rPr>
        <w:fldChar w:fldCharType="end"/>
      </w:r>
      <w:r w:rsidRPr="00C21C91">
        <w:rPr>
          <w:color w:val="000000" w:themeColor="text1"/>
        </w:rPr>
        <w:t>. In General, there are two approaches to determining the number of hidden neuron modules: The "trial-and-error" technique is established by assessing the education results from various sizes of neurons, while the empirical formula provides an approximated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de Oliveira Neto </w:t>
      </w:r>
      <w:r w:rsidRPr="00C21C91">
        <w:rPr>
          <w:i/>
          <w:noProof/>
          <w:color w:val="000000" w:themeColor="text1"/>
          <w:lang w:val="en-US"/>
        </w:rPr>
        <w:t>et al.</w:t>
      </w:r>
      <w:r w:rsidRPr="00C21C91">
        <w:rPr>
          <w:noProof/>
          <w:color w:val="000000" w:themeColor="text1"/>
          <w:lang w:val="en-US"/>
        </w:rPr>
        <w:t>, 2022)</w:t>
      </w:r>
      <w:r w:rsidRPr="00C21C91">
        <w:rPr>
          <w:color w:val="000000" w:themeColor="text1"/>
          <w:lang w:val="en-US"/>
        </w:rPr>
        <w:fldChar w:fldCharType="end"/>
      </w:r>
      <w:r w:rsidRPr="00C21C91">
        <w:rPr>
          <w:color w:val="000000" w:themeColor="text1"/>
        </w:rPr>
        <w:t>. The 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kb\iy\ik and Yavuz, 2021)</w:t>
      </w:r>
      <w:r w:rsidRPr="00C21C91">
        <w:rPr>
          <w:color w:val="000000" w:themeColor="text1"/>
          <w:lang w:val="en-US"/>
        </w:rPr>
        <w:fldChar w:fldCharType="end"/>
      </w:r>
      <w:r w:rsidRPr="00C21C91">
        <w:rPr>
          <w:color w:val="000000" w:themeColor="text1"/>
        </w:rPr>
        <w:t>. Each component in the neural Network collects the data input and transfers it to the previous layers, with the project passing the input data point straight to the subsequent layer (hidden layer or output layer)</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erwin, De Soto and Adey, 2019)</w:t>
      </w:r>
      <w:r w:rsidRPr="00C21C91">
        <w:rPr>
          <w:color w:val="000000" w:themeColor="text1"/>
          <w:lang w:val="en-US"/>
        </w:rPr>
        <w:fldChar w:fldCharType="end"/>
      </w:r>
      <w:r w:rsidRPr="00C21C91">
        <w:rPr>
          <w:color w:val="000000" w:themeColor="text1"/>
        </w:rPr>
        <w:t>. There is a good connection between the input and results of the convolution layer and nonlinear activation nodes in neural network model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Shainline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This is known as the learning algorithm</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asciotta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The control signal is another name for the learning algorithm.</w:t>
      </w:r>
    </w:p>
    <w:p w14:paraId="721504F4" w14:textId="77777777" w:rsidR="005506AF" w:rsidRPr="00C21C91" w:rsidRDefault="005506AF" w:rsidP="00EF2988">
      <w:pPr>
        <w:pStyle w:val="BodyText"/>
        <w:rPr>
          <w:color w:val="000000" w:themeColor="text1"/>
        </w:rPr>
      </w:pPr>
    </w:p>
    <w:p w14:paraId="17F32A68" w14:textId="77777777" w:rsidR="00EF2988" w:rsidRPr="00C21C91" w:rsidRDefault="00EF2988" w:rsidP="00EF2988">
      <w:pPr>
        <w:pStyle w:val="BodyText"/>
        <w:keepNext/>
        <w:rPr>
          <w:color w:val="000000" w:themeColor="text1"/>
        </w:rPr>
      </w:pPr>
      <w:r w:rsidRPr="00C21C91">
        <w:rPr>
          <w:noProof/>
          <w:color w:val="000000" w:themeColor="text1"/>
          <w:lang w:val="en-US" w:eastAsia="en-US"/>
        </w:rPr>
        <w:drawing>
          <wp:inline distT="0" distB="0" distL="0" distR="0" wp14:anchorId="188F78E7" wp14:editId="37CF8F42">
            <wp:extent cx="1878563" cy="1336254"/>
            <wp:effectExtent l="0" t="0" r="127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5325" t="15258" r="13458" b="14893"/>
                    <a:stretch/>
                  </pic:blipFill>
                  <pic:spPr bwMode="auto">
                    <a:xfrm>
                      <a:off x="0" y="0"/>
                      <a:ext cx="1902371" cy="1353189"/>
                    </a:xfrm>
                    <a:prstGeom prst="rect">
                      <a:avLst/>
                    </a:prstGeom>
                    <a:noFill/>
                    <a:ln>
                      <a:noFill/>
                    </a:ln>
                    <a:extLst>
                      <a:ext uri="{53640926-AAD7-44D8-BBD7-CCE9431645EC}">
                        <a14:shadowObscured xmlns:a14="http://schemas.microsoft.com/office/drawing/2010/main"/>
                      </a:ext>
                    </a:extLst>
                  </pic:spPr>
                </pic:pic>
              </a:graphicData>
            </a:graphic>
          </wp:inline>
        </w:drawing>
      </w:r>
    </w:p>
    <w:p w14:paraId="0B25C396" w14:textId="1CA0FE29" w:rsidR="00EF2988" w:rsidRPr="00C21C91" w:rsidRDefault="00EF2988" w:rsidP="00EF2988">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5</w:t>
      </w:r>
      <w:r w:rsidRPr="00C21C91">
        <w:rPr>
          <w:color w:val="000000" w:themeColor="text1"/>
        </w:rPr>
        <w:fldChar w:fldCharType="end"/>
      </w:r>
      <w:r w:rsidRPr="00C21C91">
        <w:rPr>
          <w:color w:val="000000" w:themeColor="text1"/>
        </w:rPr>
        <w:t>. System model of ANN</w:t>
      </w:r>
    </w:p>
    <w:p w14:paraId="46FDBDE6" w14:textId="196FB58E" w:rsidR="00683992" w:rsidRPr="00C21C91" w:rsidRDefault="00683992" w:rsidP="00683992">
      <w:pPr>
        <w:rPr>
          <w:color w:val="000000" w:themeColor="text1"/>
        </w:rPr>
      </w:pPr>
    </w:p>
    <w:p w14:paraId="6D94CDBE" w14:textId="00A5E4F8" w:rsidR="005506AF" w:rsidRPr="00C21C91" w:rsidRDefault="005506AF" w:rsidP="00683992">
      <w:pPr>
        <w:rPr>
          <w:color w:val="000000" w:themeColor="text1"/>
        </w:rPr>
      </w:pPr>
    </w:p>
    <w:p w14:paraId="774DA3C8" w14:textId="0B72CC05" w:rsidR="005506AF" w:rsidRPr="00C21C91" w:rsidRDefault="005506AF" w:rsidP="005506AF">
      <w:pPr>
        <w:pStyle w:val="Heading2"/>
        <w:rPr>
          <w:color w:val="000000" w:themeColor="text1"/>
        </w:rPr>
      </w:pPr>
      <w:r w:rsidRPr="00C21C91">
        <w:rPr>
          <w:color w:val="000000" w:themeColor="text1"/>
        </w:rPr>
        <w:t>Recurrent Neural Network</w:t>
      </w:r>
    </w:p>
    <w:p w14:paraId="4E098421" w14:textId="552FDD63" w:rsidR="005506AF" w:rsidRPr="00C21C91" w:rsidRDefault="005506AF" w:rsidP="005506AF">
      <w:pPr>
        <w:rPr>
          <w:color w:val="000000" w:themeColor="text1"/>
        </w:rPr>
      </w:pPr>
      <w:r w:rsidRPr="00C21C91">
        <w:rPr>
          <w:color w:val="000000" w:themeColor="text1"/>
        </w:rPr>
        <w:t xml:space="preserve">A </w:t>
      </w:r>
      <w:bookmarkStart w:id="1" w:name="OLE_LINK16"/>
      <w:bookmarkStart w:id="2" w:name="OLE_LINK17"/>
      <w:r w:rsidRPr="00C21C91">
        <w:rPr>
          <w:color w:val="000000" w:themeColor="text1"/>
        </w:rPr>
        <w:t xml:space="preserve">recurrent </w:t>
      </w:r>
      <w:bookmarkEnd w:id="1"/>
      <w:bookmarkEnd w:id="2"/>
      <w:r w:rsidRPr="00C21C91">
        <w:rPr>
          <w:color w:val="000000" w:themeColor="text1"/>
        </w:rPr>
        <w:t xml:space="preserve">neural network (RNN) is any system in which neurons transmit each other input signal </w:t>
      </w:r>
      <w:r w:rsidRPr="00C21C91">
        <w:rPr>
          <w:color w:val="000000" w:themeColor="text1"/>
        </w:rPr>
        <w:fldChar w:fldCharType="begin" w:fldLock="1"/>
      </w:r>
      <w:r w:rsidRPr="00C21C91">
        <w:rPr>
          <w:color w:val="000000" w:themeColor="text1"/>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Ackerson, Dave and Seliya, 2021)</w:t>
      </w:r>
      <w:r w:rsidRPr="00C21C91">
        <w:rPr>
          <w:color w:val="000000" w:themeColor="text1"/>
        </w:rPr>
        <w:fldChar w:fldCharType="end"/>
      </w:r>
      <w:r w:rsidRPr="00C21C91">
        <w:rPr>
          <w:color w:val="000000" w:themeColor="text1"/>
        </w:rPr>
        <w:t xml:space="preserve">. This notion contains a vast number of potential outcomes. Several reviews of specific RNN subtypes are currently available </w:t>
      </w:r>
      <w:r w:rsidRPr="00C21C91">
        <w:rPr>
          <w:color w:val="000000" w:themeColor="text1"/>
        </w:rPr>
        <w:fldChar w:fldCharType="begin" w:fldLock="1"/>
      </w:r>
      <w:r w:rsidRPr="00C21C91">
        <w:rPr>
          <w:color w:val="000000" w:themeColor="text1"/>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Hughes </w:t>
      </w:r>
      <w:r w:rsidRPr="00C21C91">
        <w:rPr>
          <w:i/>
          <w:noProof/>
          <w:color w:val="000000" w:themeColor="text1"/>
        </w:rPr>
        <w:t>et al.</w:t>
      </w:r>
      <w:r w:rsidRPr="00C21C91">
        <w:rPr>
          <w:noProof/>
          <w:color w:val="000000" w:themeColor="text1"/>
        </w:rPr>
        <w:t>, 2019)</w:t>
      </w:r>
      <w:r w:rsidRPr="00C21C91">
        <w:rPr>
          <w:color w:val="000000" w:themeColor="text1"/>
        </w:rPr>
        <w:fldChar w:fldCharType="end"/>
      </w:r>
      <w:r w:rsidRPr="00C21C91">
        <w:rPr>
          <w:color w:val="000000" w:themeColor="text1"/>
        </w:rPr>
        <w:t>.</w:t>
      </w:r>
    </w:p>
    <w:p w14:paraId="284CFC67" w14:textId="413FD3F0" w:rsidR="005506AF" w:rsidRPr="00C21C91" w:rsidRDefault="005506AF" w:rsidP="005506AF">
      <w:pPr>
        <w:rPr>
          <w:color w:val="000000" w:themeColor="text1"/>
        </w:rPr>
      </w:pPr>
      <w:r w:rsidRPr="00C21C91">
        <w:rPr>
          <w:color w:val="000000" w:themeColor="text1"/>
        </w:rPr>
        <w:t>RNNs that are artificial neural networks (</w:t>
      </w:r>
      <w:proofErr w:type="spellStart"/>
      <w:r w:rsidRPr="00C21C91">
        <w:rPr>
          <w:color w:val="000000" w:themeColor="text1"/>
        </w:rPr>
        <w:t>aRNN</w:t>
      </w:r>
      <w:proofErr w:type="spellEnd"/>
      <w:r w:rsidRPr="00C21C91">
        <w:rPr>
          <w:color w:val="000000" w:themeColor="text1"/>
        </w:rPr>
        <w:t xml:space="preserve">) are frequently deemed helpful for advanced applications in these assessments </w:t>
      </w:r>
      <w:r w:rsidRPr="00C21C91">
        <w:rPr>
          <w:color w:val="000000" w:themeColor="text1"/>
        </w:rPr>
        <w:fldChar w:fldCharType="begin" w:fldLock="1"/>
      </w:r>
      <w:r w:rsidRPr="00C21C91">
        <w:rPr>
          <w:color w:val="000000" w:themeColor="text1"/>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n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To supplement previous contributions, this summary focuses on biologically recurrent neural networks (</w:t>
      </w:r>
      <w:proofErr w:type="spellStart"/>
      <w:r w:rsidRPr="00C21C91">
        <w:rPr>
          <w:color w:val="000000" w:themeColor="text1"/>
        </w:rPr>
        <w:t>bRNN</w:t>
      </w:r>
      <w:proofErr w:type="spellEnd"/>
      <w:r w:rsidRPr="00C21C91">
        <w:rPr>
          <w:color w:val="000000" w:themeColor="text1"/>
        </w:rPr>
        <w:t xml:space="preserve">) observed in the nervous system. Since feedback is prevalent in the brain, this job could encompass the majority of cognitive control </w:t>
      </w:r>
      <w:r w:rsidRPr="00C21C91">
        <w:rPr>
          <w:color w:val="000000" w:themeColor="text1"/>
        </w:rPr>
        <w:fldChar w:fldCharType="begin" w:fldLock="1"/>
      </w:r>
      <w:r w:rsidRPr="00C21C91">
        <w:rPr>
          <w:color w:val="000000" w:themeColor="text1"/>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 </w:t>
      </w:r>
      <w:r w:rsidRPr="00C21C91">
        <w:rPr>
          <w:i/>
          <w:noProof/>
          <w:color w:val="000000" w:themeColor="text1"/>
        </w:rPr>
        <w:t>et al.</w:t>
      </w:r>
      <w:r w:rsidRPr="00C21C91">
        <w:rPr>
          <w:noProof/>
          <w:color w:val="000000" w:themeColor="text1"/>
        </w:rPr>
        <w:t>, 2018)</w:t>
      </w:r>
      <w:r w:rsidRPr="00C21C91">
        <w:rPr>
          <w:color w:val="000000" w:themeColor="text1"/>
        </w:rPr>
        <w:fldChar w:fldCharType="end"/>
      </w:r>
      <w:r w:rsidRPr="00C21C91">
        <w:rPr>
          <w:color w:val="000000" w:themeColor="text1"/>
        </w:rPr>
        <w:t xml:space="preserve">. The current review segregates </w:t>
      </w:r>
      <w:proofErr w:type="spellStart"/>
      <w:r w:rsidRPr="00C21C91">
        <w:rPr>
          <w:color w:val="000000" w:themeColor="text1"/>
        </w:rPr>
        <w:t>bRNNS</w:t>
      </w:r>
      <w:proofErr w:type="spellEnd"/>
      <w:r w:rsidRPr="00C21C91">
        <w:rPr>
          <w:color w:val="000000" w:themeColor="text1"/>
        </w:rPr>
        <w:t xml:space="preserve"> into those wherein control schemes eventuate in neural connections within several processing components that either appear in networks for distinct functional professions such </w:t>
      </w:r>
      <w:r w:rsidRPr="00C21C91">
        <w:rPr>
          <w:color w:val="000000" w:themeColor="text1"/>
        </w:rPr>
        <w:fldChar w:fldCharType="begin" w:fldLock="1"/>
      </w:r>
      <w:r w:rsidRPr="00C21C91">
        <w:rPr>
          <w:color w:val="000000" w:themeColor="text1"/>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Pang, Niu and O’Neill, 2020)</w:t>
      </w:r>
      <w:r w:rsidRPr="00C21C91">
        <w:rPr>
          <w:color w:val="000000" w:themeColor="text1"/>
        </w:rPr>
        <w:fldChar w:fldCharType="end"/>
      </w:r>
      <w:r w:rsidRPr="00C21C91">
        <w:rPr>
          <w:color w:val="000000" w:themeColor="text1"/>
        </w:rPr>
        <w:t xml:space="preserve"> as needed to store geographic distribution in limited attention span, winner-take-all strategic planning, edge enhancement and normalization </w:t>
      </w:r>
      <w:r w:rsidRPr="00C21C91">
        <w:rPr>
          <w:color w:val="000000" w:themeColor="text1"/>
        </w:rPr>
        <w:fldChar w:fldCharType="begin" w:fldLock="1"/>
      </w:r>
      <w:r w:rsidRPr="00C21C91">
        <w:rPr>
          <w:color w:val="000000" w:themeColor="text1"/>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oghar and Hamiche, 2020)</w:t>
      </w:r>
      <w:r w:rsidRPr="00C21C91">
        <w:rPr>
          <w:color w:val="000000" w:themeColor="text1"/>
        </w:rPr>
        <w:fldChar w:fldCharType="end"/>
      </w:r>
      <w:r w:rsidRPr="00C21C91">
        <w:rPr>
          <w:color w:val="000000" w:themeColor="text1"/>
        </w:rPr>
        <w:t xml:space="preserve">, hill climbing, vibrations of various types (relatively constant, traveling vibrations, haphazard), depositing sequential chronological events in learning and memory, and consecutive acquiring knowledge of directories </w:t>
      </w:r>
      <w:r w:rsidRPr="00C21C91">
        <w:rPr>
          <w:color w:val="000000" w:themeColor="text1"/>
        </w:rPr>
        <w:fldChar w:fldCharType="begin" w:fldLock="1"/>
      </w:r>
      <w:r w:rsidRPr="00C21C91">
        <w:rPr>
          <w:color w:val="000000" w:themeColor="text1"/>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Wang </w:t>
      </w:r>
      <w:r w:rsidRPr="00C21C91">
        <w:rPr>
          <w:i/>
          <w:noProof/>
          <w:color w:val="000000" w:themeColor="text1"/>
        </w:rPr>
        <w:t>et al.</w:t>
      </w:r>
      <w:r w:rsidRPr="00C21C91">
        <w:rPr>
          <w:noProof/>
          <w:color w:val="000000" w:themeColor="text1"/>
        </w:rPr>
        <w:t>, 2022)</w:t>
      </w:r>
      <w:r w:rsidRPr="00C21C91">
        <w:rPr>
          <w:color w:val="000000" w:themeColor="text1"/>
        </w:rPr>
        <w:fldChar w:fldCharType="end"/>
      </w:r>
      <w:r w:rsidRPr="00C21C91">
        <w:rPr>
          <w:color w:val="000000" w:themeColor="text1"/>
        </w:rPr>
        <w:t xml:space="preserve">. A recurrent neural network (RNN) is a machine learning algorithm that </w:t>
      </w:r>
      <w:r w:rsidRPr="00C21C91">
        <w:rPr>
          <w:color w:val="000000" w:themeColor="text1"/>
        </w:rPr>
        <w:lastRenderedPageBreak/>
        <w:t xml:space="preserve">employs periodic or time data during the period </w:t>
      </w:r>
      <w:r w:rsidRPr="00C21C91">
        <w:rPr>
          <w:color w:val="000000" w:themeColor="text1"/>
        </w:rPr>
        <w:fldChar w:fldCharType="begin" w:fldLock="1"/>
      </w:r>
      <w:r w:rsidRPr="00C21C91">
        <w:rPr>
          <w:color w:val="000000" w:themeColor="text1"/>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Shang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xml:space="preserve">. </w:t>
      </w:r>
    </w:p>
    <w:p w14:paraId="2CAFB473" w14:textId="77777777" w:rsidR="005506AF" w:rsidRPr="00C21C91" w:rsidRDefault="005506AF" w:rsidP="005506AF">
      <w:pPr>
        <w:rPr>
          <w:color w:val="000000" w:themeColor="text1"/>
        </w:rPr>
      </w:pPr>
    </w:p>
    <w:p w14:paraId="713FB229" w14:textId="33A2CA4D" w:rsidR="005506AF" w:rsidRPr="00C21C91" w:rsidRDefault="005506AF" w:rsidP="00683992">
      <w:pPr>
        <w:rPr>
          <w:color w:val="000000" w:themeColor="text1"/>
        </w:rPr>
      </w:pPr>
    </w:p>
    <w:p w14:paraId="0737CC1C" w14:textId="029E0360" w:rsidR="005506AF" w:rsidRPr="00C21C91" w:rsidRDefault="005506AF" w:rsidP="00683992">
      <w:pPr>
        <w:rPr>
          <w:color w:val="000000" w:themeColor="text1"/>
        </w:rPr>
      </w:pPr>
    </w:p>
    <w:p w14:paraId="0C1C0F2B" w14:textId="77777777" w:rsidR="00535977" w:rsidRPr="00C21C91" w:rsidRDefault="00535977" w:rsidP="00535977">
      <w:pPr>
        <w:keepNext/>
        <w:rPr>
          <w:color w:val="000000" w:themeColor="text1"/>
        </w:rPr>
      </w:pPr>
      <w:r w:rsidRPr="00C21C91">
        <w:rPr>
          <w:noProof/>
          <w:color w:val="000000" w:themeColor="text1"/>
        </w:rPr>
        <w:drawing>
          <wp:inline distT="0" distB="0" distL="0" distR="0" wp14:anchorId="2D897F45" wp14:editId="58669CA4">
            <wp:extent cx="3089910" cy="1301049"/>
            <wp:effectExtent l="0" t="0" r="0" b="0"/>
            <wp:docPr id="2" name="Picture 2" descr="recurrent neural networks vs. feedforward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s vs. feedforward neural network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910" cy="1301049"/>
                    </a:xfrm>
                    <a:prstGeom prst="rect">
                      <a:avLst/>
                    </a:prstGeom>
                    <a:noFill/>
                    <a:ln>
                      <a:noFill/>
                    </a:ln>
                  </pic:spPr>
                </pic:pic>
              </a:graphicData>
            </a:graphic>
          </wp:inline>
        </w:drawing>
      </w:r>
    </w:p>
    <w:p w14:paraId="02F42C02" w14:textId="7DF526FE" w:rsidR="005506AF" w:rsidRPr="00C21C91" w:rsidRDefault="00535977" w:rsidP="00535977">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6</w:t>
      </w:r>
      <w:r w:rsidRPr="00C21C91">
        <w:rPr>
          <w:color w:val="000000" w:themeColor="text1"/>
        </w:rPr>
        <w:fldChar w:fldCharType="end"/>
      </w:r>
      <w:r w:rsidRPr="00C21C91">
        <w:rPr>
          <w:color w:val="000000" w:themeColor="text1"/>
        </w:rPr>
        <w:t>.  Comparison of Recurrent Neural Networks (on the left) and Feedforward Neural Networks (on the right)</w:t>
      </w:r>
    </w:p>
    <w:p w14:paraId="47236AEE" w14:textId="34CA1729" w:rsidR="00535977" w:rsidRPr="00C21C91" w:rsidRDefault="00535977" w:rsidP="00535977">
      <w:pPr>
        <w:rPr>
          <w:color w:val="000000" w:themeColor="text1"/>
        </w:rPr>
      </w:pPr>
    </w:p>
    <w:p w14:paraId="669500B9" w14:textId="4C159213" w:rsidR="00535977" w:rsidRPr="00C21C91" w:rsidRDefault="00535977" w:rsidP="00535977">
      <w:pPr>
        <w:pStyle w:val="BodyText"/>
        <w:rPr>
          <w:color w:val="000000" w:themeColor="text1"/>
          <w:lang w:val="en-US"/>
        </w:rPr>
      </w:pPr>
      <w:r w:rsidRPr="00C21C91">
        <w:rPr>
          <w:color w:val="000000" w:themeColor="text1"/>
          <w:lang w:val="en-US"/>
        </w:rPr>
        <w:t xml:space="preserve">Let's use the expression "feeling underneath the temperature," widely used to describe someone who is ill, to explain RN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Che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For the expression to understand its mean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rfuddin, Tihami and Islam, 2018)</w:t>
      </w:r>
      <w:r w:rsidRPr="00C21C91">
        <w:rPr>
          <w:color w:val="000000" w:themeColor="text1"/>
          <w:lang w:val="en-US"/>
        </w:rPr>
        <w:fldChar w:fldCharType="end"/>
      </w:r>
      <w:r w:rsidRPr="00C21C91">
        <w:rPr>
          <w:color w:val="000000" w:themeColor="text1"/>
          <w:lang w:val="en-US"/>
        </w:rPr>
        <w:t xml:space="preserve"> it must be articulated in that direc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Tang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lang w:val="en-US"/>
        </w:rPr>
        <w:t xml:space="preserve">. Therefore, recurrent networks must accommodate the arrangement of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en, Bao and Huang, 2018)</w:t>
      </w:r>
      <w:r w:rsidRPr="00C21C91">
        <w:rPr>
          <w:color w:val="000000" w:themeColor="text1"/>
          <w:lang w:val="en-US"/>
        </w:rPr>
        <w:fldChar w:fldCharType="end"/>
      </w:r>
      <w:r w:rsidRPr="00C21C91">
        <w:rPr>
          <w:color w:val="000000" w:themeColor="text1"/>
          <w:lang w:val="en-US"/>
        </w:rPr>
        <w:t xml:space="preserve"> each word in the vocabulary to anticipate the following word in the sequenc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Fa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w:t>
      </w:r>
    </w:p>
    <w:p w14:paraId="5E6C9AE4" w14:textId="3E78B5A2" w:rsidR="00535977" w:rsidRPr="00C21C91" w:rsidRDefault="00535977" w:rsidP="00535977">
      <w:pPr>
        <w:pStyle w:val="BodyText"/>
        <w:rPr>
          <w:color w:val="000000" w:themeColor="text1"/>
          <w:lang w:val="en-US"/>
        </w:rPr>
      </w:pPr>
      <w:r w:rsidRPr="00C21C91">
        <w:rPr>
          <w:color w:val="000000" w:themeColor="text1"/>
          <w:lang w:val="en-US"/>
        </w:rPr>
        <w:t xml:space="preserve">The "rolled" picture of the RNN displays the complete neural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anerjee","given":"Imon","non-dropping-particle":"","parse-names":false,"suffix":""},{"dropping-particle":"","family":"Ling","given":"Yuan","non-dropping-particle":"","parse-names":false,"suffix":""},{"dropping-particle":"","family":"Chen","given":"Matthew C","non-dropping-particle":"","parse-names":false,"suffix":""},{"dropping-particle":"","family":"Hasan","given":"Sadid A","non-dropping-particle":"","parse-names":false,"suffix":""},{"dropping-particle":"","family":"Langlotz","given":"Curtis P","non-dropping-particle":"","parse-names":false,"suffix":""},{"dropping-particle":"","family":"Moradzadeh","given":"Nathaniel","non-dropping-particle":"","parse-names":false,"suffix":""},{"dropping-particle":"","family":"Chapman","given":"Brian","non-dropping-particle":"","parse-names":false,"suffix":""},{"dropping-particle":"","family":"Amrhein","given":"Timothy","non-dropping-particle":"","parse-names":false,"suffix":""},{"dropping-particle":"","family":"Mong","given":"David","non-dropping-particle":"","parse-names":false,"suffix":""},{"dropping-particle":"","family":"Rubin","given":"Daniel L","non-dropping-particle":"","parse-names":false,"suffix":""},{"dropping-particle":"","family":"others","given":"","non-dropping-particle":"","parse-names":false,"suffix":""}],"container-title":"Artificial intelligence in medicine","id":"ITEM-1","issued":{"date-parts":[["2019"]]},"page":"79-88","publisher":"Elsevier","title":"Comparative effectiveness of convolutional neural network (CNN) and recurrent neural network (RNN) architectures for radiology text report classification","type":"article-journal","volume":"97"},"uris":["http://www.mendeley.com/documents/?uuid=c8aaae58-5d48-426c-9de9-f77b0e9c81c4"]}],"mendeley":{"formattedCitation":"(Banerjee &lt;i&gt;et al.&lt;/i&gt;, 2019)","plainTextFormattedCitation":"(Banerjee et al., 2019)","previouslyFormattedCitation":"(Banerjee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Banerjee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network or the actual paragraph predicted, such as "thinking under the temperature." The "unzipped" image displays the neural network's constituent stages or parameter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Wu","given":"Qianhui","non-dropping-particle":"","parse-names":false,"suffix":""},{"dropping-particle":"","family":"Ding","given":"Keqin","non-dropping-particle":"","parse-names":false,"suffix":""},{"dropping-particle":"","family":"Huang","given":"Biqing","non-dropping-particle":"","parse-names":false,"suffix":""}],"container-title":"Journal of Intelligent Manufacturing","id":"ITEM-1","issue":"7","issued":{"date-parts":[["2020"]]},"page":"1621-1633","publisher":"Springer","title":"Approach for fault prognosis using recurrent neural network","type":"article-journal","volume":"31"},"uris":["http://www.mendeley.com/documents/?uuid=c87ac22a-d8f3-4157-b4aa-0310f11bfb64"]}],"mendeley":{"formattedCitation":"(Wu, Ding and Huang, 2020)","plainTextFormattedCitation":"(Wu, Ding and Huang, 2020)","previouslyFormattedCitation":"(Wu, Ding and Huang,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Wu, Ding and Huang, 2020)</w:t>
      </w:r>
      <w:r w:rsidRPr="00C21C91">
        <w:rPr>
          <w:color w:val="000000" w:themeColor="text1"/>
          <w:lang w:val="en-US"/>
        </w:rPr>
        <w:fldChar w:fldCharType="end"/>
      </w:r>
      <w:r w:rsidRPr="00C21C91">
        <w:rPr>
          <w:color w:val="000000" w:themeColor="text1"/>
          <w:lang w:val="en-US"/>
        </w:rPr>
        <w:t xml:space="preserve">. Each layer corresponds to a singular phrase, such as "environment." Previously inputs, such as "emotion" and "beneath," would be record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u","given":"Yundi","non-dropping-particle":"","parse-names":false,"suffix":""},{"dropping-particle":"","family":"Fei","given":"Juntao","non-dropping-particle":"","parse-names":false,"suffix":""},{"dropping-particle":"","family":"Hou","given":"Shixi","non-dropping-particle":"","parse-names":false,"suffix":""}],"container-title":"IEEE transactions on neural networks and learning systems","id":"ITEM-1","issue":"4","issued":{"date-parts":[["2019"]]},"page":"1297-1309","publisher":"IEEE","title":"Adaptive global sliding-mode control for dynamic systems using double hidden layer recurrent neural network structure","type":"article-journal","volume":"31"},"uris":["http://www.mendeley.com/documents/?uuid=5224732b-ed84-491e-a025-ec52e720f2f4"]}],"mendeley":{"formattedCitation":"(Chu, Fei and Hou, 2019)","plainTextFormattedCitation":"(Chu, Fei and Hou, 2019)","previouslyFormattedCitation":"(Chu, Fei and Hou,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Chu, Fei and Hou, 2019)</w:t>
      </w:r>
      <w:r w:rsidRPr="00C21C91">
        <w:rPr>
          <w:color w:val="000000" w:themeColor="text1"/>
          <w:lang w:val="en-US"/>
        </w:rPr>
        <w:fldChar w:fldCharType="end"/>
      </w:r>
      <w:r w:rsidRPr="00C21C91">
        <w:rPr>
          <w:color w:val="000000" w:themeColor="text1"/>
          <w:lang w:val="en-US"/>
        </w:rPr>
        <w:t xml:space="preserve"> as a weight matrix in the subsequent timestep to anticipate the output of the sequential manner "the." rolled a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Yang","given":"Fangfang","non-dropping-particle":"","parse-names":false,"suffix":""},{"dropping-particle":"","family":"Li","given":"Weihua","non-dropping-particle":"","parse-names":false,"suffix":""},{"dropping-particle":"","family":"Li","given":"Chuan","non-dropping-particle":"","parse-names":false,"suffix":""},{"dropping-particle":"","family":"Miao","given":"Qiang","non-dropping-particle":"","parse-names":false,"suffix":""}],"container-title":"Energy","id":"ITEM-1","issued":{"date-parts":[["2019"]]},"page":"66-75","publisher":"Elsevier","title":"State-of-charge estimation of lithium-ion batteries based on gated recurrent neural network","type":"article-journal","volume":"175"},"uris":["http://www.mendeley.com/documents/?uuid=d95acace-bbd2-43a5-9f31-1b25aea6bc05"]}],"mendeley":{"formattedCitation":"(Yang &lt;i&gt;et al.&lt;/i&gt;, 2019)","plainTextFormattedCitation":"(Yang et al., 2019)","previouslyFormattedCitation":"(Yang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Yang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opposed to unzipped the recurrent neural network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Dhruv","given":"Patel","non-dropping-particle":"","parse-names":false,"suffix":""},{"dropping-particle":"","family":"Naskar","given":"Subham","non-dropping-particle":"","parse-names":false,"suffix":""}],"container-title":"Machine learning and information processing","id":"ITEM-1","issued":{"date-parts":[["2020"]]},"page":"367-381","publisher":"Springer","title":"Image classification using convolutional neural network (CNN) and recurrent neural network (RNN): a review","type":"article-journal"},"uris":["http://www.mendeley.com/documents/?uuid=991846e8-3bc2-4e2b-ae83-799ebc4633c3"]}],"mendeley":{"formattedCitation":"(Dhruv and Naskar, 2020)","plainTextFormattedCitation":"(Dhruv and Naskar, 2020)","previouslyFormattedCitation":"(Dhruv and Naskar,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Dhruv and Naskar, 2020)</w:t>
      </w:r>
      <w:r w:rsidRPr="00C21C91">
        <w:rPr>
          <w:color w:val="000000" w:themeColor="text1"/>
          <w:lang w:val="en-US"/>
        </w:rPr>
        <w:fldChar w:fldCharType="end"/>
      </w:r>
      <w:r w:rsidRPr="00C21C91">
        <w:rPr>
          <w:color w:val="000000" w:themeColor="text1"/>
          <w:lang w:val="en-US"/>
        </w:rPr>
        <w:t>.</w:t>
      </w:r>
    </w:p>
    <w:p w14:paraId="37DCCD29" w14:textId="2CB77869" w:rsidR="00535977" w:rsidRPr="00C21C91" w:rsidRDefault="00535977" w:rsidP="00535977">
      <w:pPr>
        <w:pStyle w:val="BodyText"/>
        <w:rPr>
          <w:color w:val="000000" w:themeColor="text1"/>
          <w:lang w:val="en-US"/>
        </w:rPr>
      </w:pPr>
    </w:p>
    <w:p w14:paraId="7BD87097" w14:textId="77777777" w:rsidR="00535977" w:rsidRPr="00C21C91" w:rsidRDefault="00535977" w:rsidP="00535977">
      <w:pPr>
        <w:pStyle w:val="BodyText"/>
        <w:keepNext/>
        <w:rPr>
          <w:color w:val="000000" w:themeColor="text1"/>
        </w:rPr>
      </w:pPr>
      <w:r w:rsidRPr="00C21C91">
        <w:rPr>
          <w:noProof/>
          <w:color w:val="000000" w:themeColor="text1"/>
          <w:lang w:val="en-US" w:eastAsia="en-US"/>
        </w:rPr>
        <w:drawing>
          <wp:inline distT="0" distB="0" distL="0" distR="0" wp14:anchorId="2EA25A7C" wp14:editId="273BFF45">
            <wp:extent cx="3089910" cy="1749938"/>
            <wp:effectExtent l="0" t="0" r="0" b="0"/>
            <wp:docPr id="3" name="Picture 3" descr="rolled vs unrolled versions of recurrent neural netwo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olled vs unrolled versions of recurrent neural networks "/>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89910" cy="1749938"/>
                    </a:xfrm>
                    <a:prstGeom prst="rect">
                      <a:avLst/>
                    </a:prstGeom>
                    <a:noFill/>
                    <a:ln>
                      <a:noFill/>
                    </a:ln>
                  </pic:spPr>
                </pic:pic>
              </a:graphicData>
            </a:graphic>
          </wp:inline>
        </w:drawing>
      </w:r>
    </w:p>
    <w:p w14:paraId="159317CF" w14:textId="409A3CF2" w:rsidR="00535977" w:rsidRPr="00C21C91" w:rsidRDefault="00535977" w:rsidP="00535977">
      <w:pPr>
        <w:pStyle w:val="Caption"/>
        <w:jc w:val="both"/>
        <w:rPr>
          <w:color w:val="000000" w:themeColor="text1"/>
        </w:rPr>
      </w:pPr>
      <w:r w:rsidRPr="00C21C91">
        <w:rPr>
          <w:color w:val="000000" w:themeColor="text1"/>
        </w:rPr>
        <w:t xml:space="preserve">               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7</w:t>
      </w:r>
      <w:r w:rsidRPr="00C21C91">
        <w:rPr>
          <w:color w:val="000000" w:themeColor="text1"/>
        </w:rPr>
        <w:fldChar w:fldCharType="end"/>
      </w:r>
      <w:r w:rsidRPr="00C21C91">
        <w:rPr>
          <w:color w:val="000000" w:themeColor="text1"/>
        </w:rPr>
        <w:t>. System model of RNN</w:t>
      </w:r>
    </w:p>
    <w:p w14:paraId="3754940C" w14:textId="42C06182" w:rsidR="00535977" w:rsidRPr="00C21C91" w:rsidRDefault="00535977" w:rsidP="00535977">
      <w:pPr>
        <w:rPr>
          <w:color w:val="000000" w:themeColor="text1"/>
        </w:rPr>
      </w:pPr>
    </w:p>
    <w:p w14:paraId="645BCF13" w14:textId="057DCCD0" w:rsidR="00535977" w:rsidRPr="00C21C91" w:rsidRDefault="00535977" w:rsidP="00535977">
      <w:pPr>
        <w:pStyle w:val="BodyText"/>
        <w:rPr>
          <w:color w:val="000000" w:themeColor="text1"/>
          <w:lang w:val="en-US"/>
        </w:rPr>
      </w:pPr>
      <w:r w:rsidRPr="00C21C91">
        <w:rPr>
          <w:color w:val="000000" w:themeColor="text1"/>
          <w:lang w:val="en-US"/>
        </w:rPr>
        <w:t xml:space="preserve">Recurrent networks are also distinguished by their transmission characteristics across all network layers. In contrast to machine learning techniques, which have separate weights for each junction, recurrent neural networks exchange the same weighted parameter throughout each stratum. However, these components are still modified by stochastic </w:t>
      </w:r>
      <w:r w:rsidRPr="00C21C91">
        <w:rPr>
          <w:color w:val="000000" w:themeColor="text1"/>
          <w:lang w:val="en-US"/>
        </w:rPr>
        <w:t>gradient descent and optimization algorithm to support evolutionary computation.</w:t>
      </w:r>
    </w:p>
    <w:p w14:paraId="4626FE43" w14:textId="2F0F373C" w:rsidR="00535977" w:rsidRPr="00C21C91" w:rsidRDefault="00067964" w:rsidP="00067964">
      <w:pPr>
        <w:pStyle w:val="BodyText"/>
        <w:rPr>
          <w:color w:val="000000" w:themeColor="text1"/>
          <w:lang w:val="en-US"/>
        </w:rPr>
      </w:pPr>
      <w:r w:rsidRPr="00C21C91">
        <w:rPr>
          <w:color w:val="000000" w:themeColor="text1"/>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7DB2275F" w14:textId="77777777" w:rsidR="001D6E9E" w:rsidRPr="00C21C91" w:rsidRDefault="001D6E9E" w:rsidP="001D6E9E">
      <w:pPr>
        <w:pStyle w:val="BodyText"/>
        <w:rPr>
          <w:color w:val="000000" w:themeColor="text1"/>
          <w:lang w:val="en-US"/>
        </w:rPr>
      </w:pPr>
      <w:r w:rsidRPr="00C21C91">
        <w:rPr>
          <w:color w:val="000000" w:themeColor="text1"/>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369D6205" w14:textId="77777777" w:rsidR="001D6E9E" w:rsidRPr="00C21C91" w:rsidRDefault="001D6E9E" w:rsidP="001D6E9E">
      <w:pPr>
        <w:pStyle w:val="BodyText"/>
        <w:rPr>
          <w:color w:val="000000" w:themeColor="text1"/>
          <w:lang w:val="en-US"/>
        </w:rPr>
      </w:pPr>
      <w:r w:rsidRPr="00C21C91">
        <w:rPr>
          <w:color w:val="000000" w:themeColor="text1"/>
          <w:lang w:val="en-US"/>
        </w:rPr>
        <w:t xml:space="preserve">Matrix multiplication: This is denoted by the equation </w:t>
      </w:r>
    </w:p>
    <w:p w14:paraId="4EC6330E" w14:textId="77777777" w:rsidR="001D6E9E" w:rsidRPr="00C21C91" w:rsidRDefault="001D6E9E" w:rsidP="001D6E9E">
      <w:pPr>
        <w:pStyle w:val="BodyText"/>
        <w:jc w:val="right"/>
        <w:rPr>
          <w:color w:val="000000" w:themeColor="text1"/>
          <w:lang w:val="en-US"/>
        </w:rPr>
      </w:pPr>
      <m:oMath>
        <m:r>
          <w:rPr>
            <w:rFonts w:ascii="Cambria Math" w:hAnsi="Cambria Math"/>
            <w:color w:val="000000" w:themeColor="text1"/>
            <w:lang w:val="en-US"/>
          </w:rPr>
          <m:t>g(x) = 1/(1 + e-x).</m:t>
        </m:r>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t>(5)</w:t>
      </w:r>
    </w:p>
    <w:p w14:paraId="1A15AD69" w14:textId="77777777" w:rsidR="001D6E9E" w:rsidRPr="00C21C91" w:rsidRDefault="001D6E9E" w:rsidP="001D6E9E">
      <w:pPr>
        <w:pStyle w:val="BodyText"/>
        <w:keepNext/>
        <w:rPr>
          <w:color w:val="000000" w:themeColor="text1"/>
        </w:rPr>
      </w:pPr>
      <w:r w:rsidRPr="00C21C91">
        <w:rPr>
          <w:noProof/>
          <w:color w:val="000000" w:themeColor="text1"/>
          <w:lang w:val="en-US" w:eastAsia="en-US"/>
        </w:rPr>
        <w:drawing>
          <wp:inline distT="0" distB="0" distL="0" distR="0" wp14:anchorId="79F86A80" wp14:editId="595A64E0">
            <wp:extent cx="3089910" cy="1812733"/>
            <wp:effectExtent l="0" t="0" r="0" b="0"/>
            <wp:docPr id="4" name="Picture 4" descr="Sigmoid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gmoid functio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89910" cy="1812733"/>
                    </a:xfrm>
                    <a:prstGeom prst="rect">
                      <a:avLst/>
                    </a:prstGeom>
                    <a:noFill/>
                    <a:ln>
                      <a:noFill/>
                    </a:ln>
                  </pic:spPr>
                </pic:pic>
              </a:graphicData>
            </a:graphic>
          </wp:inline>
        </w:drawing>
      </w:r>
    </w:p>
    <w:p w14:paraId="506F321D" w14:textId="38200EEA" w:rsidR="005506AF" w:rsidRPr="00C21C91" w:rsidRDefault="001D6E9E" w:rsidP="001D6E9E">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8</w:t>
      </w:r>
      <w:r w:rsidRPr="00C21C91">
        <w:rPr>
          <w:color w:val="000000" w:themeColor="text1"/>
        </w:rPr>
        <w:fldChar w:fldCharType="end"/>
      </w:r>
      <w:r w:rsidRPr="00C21C91">
        <w:rPr>
          <w:color w:val="000000" w:themeColor="text1"/>
        </w:rPr>
        <w:t>. This is characterized with the method g(x) = (e^-x - e^-x)</w:t>
      </w:r>
      <w:proofErr w:type="gramStart"/>
      <w:r w:rsidRPr="00C21C91">
        <w:rPr>
          <w:color w:val="000000" w:themeColor="text1"/>
        </w:rPr>
        <w:t>/(</w:t>
      </w:r>
      <w:proofErr w:type="gramEnd"/>
      <w:r w:rsidRPr="00C21C91">
        <w:rPr>
          <w:color w:val="000000" w:themeColor="text1"/>
        </w:rPr>
        <w:t>e^-x + e^-x).</w:t>
      </w:r>
    </w:p>
    <w:p w14:paraId="490B8E57" w14:textId="5B6089ED" w:rsidR="005506AF" w:rsidRPr="00C21C91" w:rsidRDefault="005506AF" w:rsidP="001D6E9E">
      <w:pPr>
        <w:jc w:val="both"/>
        <w:rPr>
          <w:color w:val="000000" w:themeColor="text1"/>
        </w:rPr>
      </w:pPr>
    </w:p>
    <w:p w14:paraId="21983FA3" w14:textId="68CE1153" w:rsidR="005506AF" w:rsidRPr="00C21C91" w:rsidRDefault="005506AF" w:rsidP="00683992">
      <w:pPr>
        <w:rPr>
          <w:color w:val="000000" w:themeColor="text1"/>
        </w:rPr>
      </w:pPr>
    </w:p>
    <w:p w14:paraId="055A178F" w14:textId="77777777" w:rsidR="001D6E9E" w:rsidRPr="00C21C91" w:rsidRDefault="001D6E9E" w:rsidP="001D6E9E">
      <w:pPr>
        <w:keepNext/>
        <w:rPr>
          <w:color w:val="000000" w:themeColor="text1"/>
        </w:rPr>
      </w:pPr>
      <w:r w:rsidRPr="00C21C91">
        <w:rPr>
          <w:noProof/>
          <w:color w:val="000000" w:themeColor="text1"/>
        </w:rPr>
        <w:drawing>
          <wp:inline distT="0" distB="0" distL="0" distR="0" wp14:anchorId="43E0C706" wp14:editId="3C7D9343">
            <wp:extent cx="3088640" cy="1773382"/>
            <wp:effectExtent l="0" t="0" r="0" b="0"/>
            <wp:docPr id="5" name="Picture 5" descr="Tanh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nh functio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96706" cy="1778013"/>
                    </a:xfrm>
                    <a:prstGeom prst="rect">
                      <a:avLst/>
                    </a:prstGeom>
                    <a:noFill/>
                    <a:ln>
                      <a:noFill/>
                    </a:ln>
                  </pic:spPr>
                </pic:pic>
              </a:graphicData>
            </a:graphic>
          </wp:inline>
        </w:drawing>
      </w:r>
    </w:p>
    <w:p w14:paraId="447B976F" w14:textId="5191855E" w:rsidR="005506AF" w:rsidRPr="00C21C91" w:rsidRDefault="001D6E9E" w:rsidP="001D6E9E">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9</w:t>
      </w:r>
      <w:r w:rsidRPr="00C21C91">
        <w:rPr>
          <w:color w:val="000000" w:themeColor="text1"/>
        </w:rPr>
        <w:fldChar w:fldCharType="end"/>
      </w:r>
      <w:r w:rsidRPr="00C21C91">
        <w:rPr>
          <w:color w:val="000000" w:themeColor="text1"/>
        </w:rPr>
        <w:t xml:space="preserve">. This is characterized with the formula g(x) = </w:t>
      </w:r>
      <w:proofErr w:type="gramStart"/>
      <w:r w:rsidRPr="00C21C91">
        <w:rPr>
          <w:color w:val="000000" w:themeColor="text1"/>
        </w:rPr>
        <w:t>max(</w:t>
      </w:r>
      <w:proofErr w:type="gramEnd"/>
      <w:r w:rsidRPr="00C21C91">
        <w:rPr>
          <w:color w:val="000000" w:themeColor="text1"/>
        </w:rPr>
        <w:t>0 ,x).</w:t>
      </w:r>
    </w:p>
    <w:p w14:paraId="04399AF7" w14:textId="30FAA65C" w:rsidR="005506AF" w:rsidRPr="00C21C91" w:rsidRDefault="005506AF" w:rsidP="00683992">
      <w:pPr>
        <w:rPr>
          <w:color w:val="000000" w:themeColor="text1"/>
        </w:rPr>
      </w:pPr>
    </w:p>
    <w:p w14:paraId="67E93A2D" w14:textId="77777777" w:rsidR="001D6E9E" w:rsidRPr="00C21C91" w:rsidRDefault="001D6E9E" w:rsidP="001D6E9E">
      <w:pPr>
        <w:pStyle w:val="Heading2"/>
        <w:rPr>
          <w:color w:val="000000" w:themeColor="text1"/>
        </w:rPr>
      </w:pPr>
      <w:r w:rsidRPr="00C21C91">
        <w:rPr>
          <w:color w:val="000000" w:themeColor="text1"/>
        </w:rPr>
        <w:t>Random Forest</w:t>
      </w:r>
    </w:p>
    <w:p w14:paraId="7969BD37" w14:textId="662E0F79" w:rsidR="001D6E9E" w:rsidRPr="00C21C91" w:rsidRDefault="001D6E9E" w:rsidP="001D6E9E">
      <w:pPr>
        <w:pStyle w:val="BodyText"/>
        <w:rPr>
          <w:color w:val="000000" w:themeColor="text1"/>
        </w:rPr>
      </w:pPr>
      <w:r w:rsidRPr="00C21C91">
        <w:rPr>
          <w:color w:val="000000" w:themeColor="text1"/>
        </w:rPr>
        <w:t xml:space="preserve">Leo </w:t>
      </w:r>
      <w:proofErr w:type="spellStart"/>
      <w:r w:rsidRPr="00C21C91">
        <w:rPr>
          <w:color w:val="000000" w:themeColor="text1"/>
        </w:rPr>
        <w:t>Breiman</w:t>
      </w:r>
      <w:proofErr w:type="spellEnd"/>
      <w:r w:rsidRPr="00C21C91">
        <w:rPr>
          <w:color w:val="000000" w:themeColor="text1"/>
        </w:rPr>
        <w:t xml:space="preserve"> and Adele Cutler patented the Random Forest algorithm for machine learning, mixing the output of several decision trees to generate one conclusion. Its development has been spurred by its usability and adaptability, as it solves both classification and regression problems.</w:t>
      </w:r>
    </w:p>
    <w:p w14:paraId="7E2A1467" w14:textId="77777777" w:rsidR="001D6E9E" w:rsidRPr="00C21C91" w:rsidRDefault="001D6E9E" w:rsidP="001D6E9E">
      <w:pPr>
        <w:pStyle w:val="BodyText"/>
        <w:rPr>
          <w:color w:val="000000" w:themeColor="text1"/>
        </w:rPr>
      </w:pPr>
      <w:r w:rsidRPr="00C21C91">
        <w:rPr>
          <w:color w:val="000000" w:themeColor="text1"/>
        </w:rPr>
        <w:t xml:space="preserve">Decision diagrams: Given that the randomized forest model comprises numerous decision trees, it seems helpful to begin by concisely outlining the proposed method. Decision </w:t>
      </w:r>
      <w:r w:rsidRPr="00C21C91">
        <w:rPr>
          <w:color w:val="000000" w:themeColor="text1"/>
        </w:rPr>
        <w:lastRenderedPageBreak/>
        <w:t>trees begin with a fundamental inquiry, such as "Would I surf?" Anyone can then ask various queries to ascertain the conclusion, such as "Is it a longer duration swell?" and "Is the airflow offshore?" These concerns constitute the branch's decision nodes, which split up the information. Each inquiry aids an individual in concluding, represented by the tree structure. Observations that meet the requirements will take the "Yes" course, while those that do not will take the alternative route. Traditionally, the Classification and Regression Tree (CART) technique is used to learn decision trees to determine the optimal data subgroup split. Measurements such as Gini impurity, discriminant analysis, and the median square error (MSE) can be employed to assess the split's accuracy.</w:t>
      </w:r>
    </w:p>
    <w:p w14:paraId="30BD98B6" w14:textId="77777777" w:rsidR="001D6E9E" w:rsidRPr="00C21C91" w:rsidRDefault="001D6E9E" w:rsidP="001D6E9E">
      <w:pPr>
        <w:pStyle w:val="BodyText"/>
        <w:keepNext/>
        <w:rPr>
          <w:color w:val="000000" w:themeColor="text1"/>
        </w:rPr>
      </w:pPr>
      <w:r w:rsidRPr="00C21C91">
        <w:rPr>
          <w:noProof/>
          <w:color w:val="000000" w:themeColor="text1"/>
          <w:lang w:val="en-US" w:eastAsia="en-US"/>
        </w:rPr>
        <w:drawing>
          <wp:inline distT="0" distB="0" distL="0" distR="0" wp14:anchorId="04240250" wp14:editId="4ACF2D3F">
            <wp:extent cx="3089910" cy="2059940"/>
            <wp:effectExtent l="0" t="0" r="0" b="0"/>
            <wp:docPr id="6" name="Picture 6" descr="Decision Tree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cision Tree Node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89910" cy="2059940"/>
                    </a:xfrm>
                    <a:prstGeom prst="rect">
                      <a:avLst/>
                    </a:prstGeom>
                    <a:noFill/>
                    <a:ln>
                      <a:noFill/>
                    </a:ln>
                  </pic:spPr>
                </pic:pic>
              </a:graphicData>
            </a:graphic>
          </wp:inline>
        </w:drawing>
      </w:r>
    </w:p>
    <w:p w14:paraId="10148474" w14:textId="700001AF" w:rsidR="001D6E9E" w:rsidRPr="00C21C91" w:rsidRDefault="001D6E9E" w:rsidP="001D6E9E">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0</w:t>
      </w:r>
      <w:r w:rsidRPr="00C21C91">
        <w:rPr>
          <w:color w:val="000000" w:themeColor="text1"/>
        </w:rPr>
        <w:fldChar w:fldCharType="end"/>
      </w:r>
      <w:r w:rsidRPr="00C21C91">
        <w:rPr>
          <w:color w:val="000000" w:themeColor="text1"/>
        </w:rPr>
        <w:t>. This decision tree is an example of a classification problem</w:t>
      </w:r>
    </w:p>
    <w:p w14:paraId="1ACCECD8" w14:textId="6B119809" w:rsidR="005506AF" w:rsidRPr="00C21C91" w:rsidRDefault="005506AF" w:rsidP="00683992">
      <w:pPr>
        <w:rPr>
          <w:color w:val="000000" w:themeColor="text1"/>
        </w:rPr>
      </w:pPr>
    </w:p>
    <w:p w14:paraId="1D0291D9" w14:textId="5BDF18DE" w:rsidR="001D6E9E" w:rsidRPr="00C21C91" w:rsidRDefault="001D6E9E" w:rsidP="00683992">
      <w:pPr>
        <w:rPr>
          <w:color w:val="000000" w:themeColor="text1"/>
        </w:rPr>
      </w:pPr>
      <w:r w:rsidRPr="00C21C91">
        <w:rPr>
          <w:color w:val="000000" w:themeColor="text1"/>
        </w:rPr>
        <w:t>Although decision trees are prevalent supervised learning techniques, they are susceptible to bias and prediction accuracy. Furthermore, when numerous decision trees form an aggregation in the stochastic forest technique, the outcomes are more precise, especially when the fruiting trees are statistically independent.</w:t>
      </w:r>
    </w:p>
    <w:p w14:paraId="18C9E720" w14:textId="14B46E60" w:rsidR="001D6E9E" w:rsidRPr="00C21C91" w:rsidRDefault="001D6E9E" w:rsidP="00683992">
      <w:pPr>
        <w:rPr>
          <w:color w:val="000000" w:themeColor="text1"/>
        </w:rPr>
      </w:pPr>
    </w:p>
    <w:p w14:paraId="52704FBC" w14:textId="77777777" w:rsidR="001D6E9E" w:rsidRPr="00C21C91" w:rsidRDefault="001D6E9E" w:rsidP="001D6E9E">
      <w:pPr>
        <w:keepNext/>
        <w:rPr>
          <w:color w:val="000000" w:themeColor="text1"/>
        </w:rPr>
      </w:pPr>
      <w:r w:rsidRPr="00C21C91">
        <w:rPr>
          <w:noProof/>
          <w:color w:val="000000" w:themeColor="text1"/>
        </w:rPr>
        <w:drawing>
          <wp:inline distT="0" distB="0" distL="0" distR="0" wp14:anchorId="180379AB" wp14:editId="4F1889A9">
            <wp:extent cx="3089910" cy="1409799"/>
            <wp:effectExtent l="0" t="0" r="0" b="0"/>
            <wp:docPr id="8" name="Picture 8" descr="Example of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xample of Decision Tre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89910" cy="1409799"/>
                    </a:xfrm>
                    <a:prstGeom prst="rect">
                      <a:avLst/>
                    </a:prstGeom>
                    <a:noFill/>
                    <a:ln>
                      <a:noFill/>
                    </a:ln>
                  </pic:spPr>
                </pic:pic>
              </a:graphicData>
            </a:graphic>
          </wp:inline>
        </w:drawing>
      </w:r>
    </w:p>
    <w:p w14:paraId="68FB11BE" w14:textId="024FC1AB" w:rsidR="001D6E9E" w:rsidRPr="00C21C91" w:rsidRDefault="001D6E9E" w:rsidP="001D6E9E">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1</w:t>
      </w:r>
      <w:r w:rsidRPr="00C21C91">
        <w:rPr>
          <w:color w:val="000000" w:themeColor="text1"/>
        </w:rPr>
        <w:fldChar w:fldCharType="end"/>
      </w:r>
      <w:r w:rsidRPr="00C21C91">
        <w:rPr>
          <w:color w:val="000000" w:themeColor="text1"/>
        </w:rPr>
        <w:t>. Another example of decision tree of a classification problem.</w:t>
      </w:r>
    </w:p>
    <w:p w14:paraId="149F09EF" w14:textId="3F3AC3AC" w:rsidR="005506AF" w:rsidRPr="00C21C91" w:rsidRDefault="005506AF" w:rsidP="00683992">
      <w:pPr>
        <w:rPr>
          <w:color w:val="000000" w:themeColor="text1"/>
        </w:rPr>
      </w:pPr>
    </w:p>
    <w:p w14:paraId="38D8D2DE" w14:textId="77B6B0DA" w:rsidR="001D6E9E" w:rsidRPr="00C21C91" w:rsidRDefault="001D6E9E" w:rsidP="001D6E9E">
      <w:pPr>
        <w:pStyle w:val="BodyText"/>
        <w:rPr>
          <w:color w:val="000000" w:themeColor="text1"/>
        </w:rPr>
      </w:pPr>
      <w:r w:rsidRPr="00C21C91">
        <w:rPr>
          <w:color w:val="000000" w:themeColor="text1"/>
        </w:rPr>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C21C91">
        <w:rPr>
          <w:color w:val="000000" w:themeColor="text1"/>
        </w:rPr>
        <w:t>Breiman</w:t>
      </w:r>
      <w:proofErr w:type="spellEnd"/>
      <w:r w:rsidRPr="00C21C91">
        <w:rPr>
          <w:color w:val="000000" w:themeColor="text1"/>
        </w:rPr>
        <w:t xml:space="preserve"> invented the store a collection; in this method, a randomized selection of information from a training set is collected with replenishment, i.e., the same data point might be sampled many times. After generating several training datasets, these algorithms are autonomously trained, and depending upon the type of task—regression or </w:t>
      </w:r>
      <w:r w:rsidRPr="00C21C91">
        <w:rPr>
          <w:color w:val="000000" w:themeColor="text1"/>
        </w:rPr>
        <w:t>characterization averaged or percentage of those recommendations result in a more accurate representation. This method is frequently employed to reduce deviation in cluttered information.</w:t>
      </w:r>
    </w:p>
    <w:p w14:paraId="6ED49CA0" w14:textId="77777777" w:rsidR="001D6E9E" w:rsidRPr="00C21C91" w:rsidRDefault="001D6E9E" w:rsidP="001D6E9E">
      <w:pPr>
        <w:pStyle w:val="BodyText"/>
        <w:rPr>
          <w:color w:val="000000" w:themeColor="text1"/>
        </w:rPr>
      </w:pPr>
      <w:r w:rsidRPr="00C21C91">
        <w:rPr>
          <w:color w:val="000000" w:themeColor="text1"/>
        </w:rPr>
        <w:t>Random forest approach: The algorithm modifies the bagging method since it combines bagging and attributes unpredictability to generate a forest of statistically independent decision trees. Feature randomization also called bagging or "the region growing approach,"  provides a random 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5FAEC1DB" w14:textId="77777777" w:rsidR="001D6E9E" w:rsidRPr="00C21C91" w:rsidRDefault="001D6E9E" w:rsidP="001D6E9E">
      <w:pPr>
        <w:pStyle w:val="BodyText"/>
        <w:keepNext/>
        <w:rPr>
          <w:color w:val="000000" w:themeColor="text1"/>
        </w:rPr>
      </w:pPr>
      <w:r w:rsidRPr="00C21C91">
        <w:rPr>
          <w:noProof/>
          <w:color w:val="000000" w:themeColor="text1"/>
          <w:lang w:val="en-US" w:eastAsia="en-US"/>
        </w:rPr>
        <w:drawing>
          <wp:inline distT="0" distB="0" distL="0" distR="0" wp14:anchorId="7E989E7D" wp14:editId="4E725283">
            <wp:extent cx="3089910" cy="1727727"/>
            <wp:effectExtent l="0" t="0" r="0" b="0"/>
            <wp:docPr id="9" name="Picture 9" descr="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ndom Forest Classifie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9910" cy="1727727"/>
                    </a:xfrm>
                    <a:prstGeom prst="rect">
                      <a:avLst/>
                    </a:prstGeom>
                    <a:noFill/>
                    <a:ln>
                      <a:noFill/>
                    </a:ln>
                  </pic:spPr>
                </pic:pic>
              </a:graphicData>
            </a:graphic>
          </wp:inline>
        </w:drawing>
      </w:r>
    </w:p>
    <w:p w14:paraId="36AB9089" w14:textId="2F9A7973" w:rsidR="001D6E9E" w:rsidRPr="00C21C91" w:rsidRDefault="001D6E9E" w:rsidP="001D6E9E">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2</w:t>
      </w:r>
      <w:r w:rsidRPr="00C21C91">
        <w:rPr>
          <w:color w:val="000000" w:themeColor="text1"/>
        </w:rPr>
        <w:fldChar w:fldCharType="end"/>
      </w:r>
      <w:r w:rsidRPr="00C21C91">
        <w:rPr>
          <w:color w:val="000000" w:themeColor="text1"/>
        </w:rPr>
        <w:t xml:space="preserve">. Another overview model of </w:t>
      </w:r>
      <w:proofErr w:type="gramStart"/>
      <w:r w:rsidRPr="00C21C91">
        <w:rPr>
          <w:color w:val="000000" w:themeColor="text1"/>
        </w:rPr>
        <w:t>Random forest</w:t>
      </w:r>
      <w:proofErr w:type="gramEnd"/>
      <w:r w:rsidRPr="00C21C91">
        <w:rPr>
          <w:color w:val="000000" w:themeColor="text1"/>
        </w:rPr>
        <w:t>.</w:t>
      </w:r>
    </w:p>
    <w:p w14:paraId="15DDE5F9" w14:textId="77777777" w:rsidR="001D6E9E" w:rsidRPr="00C21C91" w:rsidRDefault="001D6E9E" w:rsidP="001D6E9E">
      <w:pPr>
        <w:rPr>
          <w:color w:val="000000" w:themeColor="text1"/>
        </w:rPr>
      </w:pPr>
    </w:p>
    <w:p w14:paraId="6D8B314F" w14:textId="77777777" w:rsidR="001D6E9E" w:rsidRPr="00C21C91" w:rsidRDefault="001D6E9E" w:rsidP="001D6E9E">
      <w:pPr>
        <w:pStyle w:val="BodyText"/>
        <w:rPr>
          <w:color w:val="000000" w:themeColor="text1"/>
        </w:rPr>
      </w:pPr>
      <w:r w:rsidRPr="00C21C91">
        <w:rPr>
          <w:color w:val="000000" w:themeColor="text1"/>
        </w:rPr>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FEF8A5B" w14:textId="77777777" w:rsidR="001D6E9E" w:rsidRPr="00C21C91" w:rsidRDefault="001D6E9E" w:rsidP="001D6E9E">
      <w:pPr>
        <w:pStyle w:val="BodyText"/>
        <w:rPr>
          <w:color w:val="000000" w:themeColor="text1"/>
        </w:rPr>
      </w:pPr>
      <w:r w:rsidRPr="00C21C91">
        <w:rPr>
          <w:color w:val="000000" w:themeColor="text1"/>
        </w:rPr>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739B72D6" w14:textId="77777777" w:rsidR="001D6E9E" w:rsidRPr="00C21C91" w:rsidRDefault="001D6E9E" w:rsidP="001D6E9E">
      <w:pPr>
        <w:pStyle w:val="BodyText"/>
        <w:rPr>
          <w:color w:val="000000" w:themeColor="text1"/>
        </w:rPr>
      </w:pPr>
      <w:r w:rsidRPr="00C21C91">
        <w:rPr>
          <w:color w:val="000000" w:themeColor="text1"/>
        </w:rPr>
        <w:t xml:space="preserve">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w:t>
      </w:r>
      <w:proofErr w:type="spellStart"/>
      <w:r w:rsidRPr="00C21C91">
        <w:rPr>
          <w:color w:val="000000" w:themeColor="text1"/>
        </w:rPr>
        <w:t>modeling</w:t>
      </w:r>
      <w:proofErr w:type="spellEnd"/>
      <w:r w:rsidRPr="00C21C91">
        <w:rPr>
          <w:color w:val="000000" w:themeColor="text1"/>
        </w:rPr>
        <w:t xml:space="preserve">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2D917B46" w14:textId="77777777" w:rsidR="001D6E9E" w:rsidRPr="00C21C91" w:rsidRDefault="001D6E9E" w:rsidP="001D6E9E">
      <w:pPr>
        <w:pStyle w:val="BodyText"/>
        <w:rPr>
          <w:color w:val="000000" w:themeColor="text1"/>
        </w:rPr>
      </w:pPr>
      <w:r w:rsidRPr="00C21C91">
        <w:rPr>
          <w:color w:val="000000" w:themeColor="text1"/>
        </w:rPr>
        <w:t>Advantages and difficulties of the random forest: When applied to either regression or classification issues, the random forest method offers several significant capabilities and obstacles. These are only a few:</w:t>
      </w:r>
    </w:p>
    <w:p w14:paraId="4132E5E6" w14:textId="77777777" w:rsidR="001D6E9E" w:rsidRPr="00C21C91" w:rsidRDefault="001D6E9E" w:rsidP="001D6E9E">
      <w:pPr>
        <w:pStyle w:val="BodyText"/>
        <w:rPr>
          <w:color w:val="000000" w:themeColor="text1"/>
        </w:rPr>
      </w:pPr>
      <w:r w:rsidRPr="00C21C91">
        <w:rPr>
          <w:color w:val="000000" w:themeColor="text1"/>
        </w:rPr>
        <w:lastRenderedPageBreak/>
        <w:t>Significant Benefits: Reduced danger of overfitting Decision trees have the possibility of overfitting since they tend to match all training datasets closely. When there are a large number of decision trees in a random forest, the classifier will not generalize the model because the average of stochastic trees reduces the overall dispersion and coefficient of determination.</w:t>
      </w:r>
    </w:p>
    <w:p w14:paraId="58AA8E9B" w14:textId="77777777" w:rsidR="001D6E9E" w:rsidRPr="00C21C91" w:rsidRDefault="001D6E9E" w:rsidP="001D6E9E">
      <w:pPr>
        <w:pStyle w:val="BodyText"/>
        <w:rPr>
          <w:color w:val="000000" w:themeColor="text1"/>
        </w:rPr>
      </w:pPr>
      <w:r w:rsidRPr="00C21C91">
        <w:rPr>
          <w:color w:val="000000" w:themeColor="text1"/>
        </w:rPr>
        <w:t>Offers versatility: Since a confusion matrix can accurately do regression and classification tasks, it is a widespread technique among data scientists. Feature bagging also provides the random forest classifier an efficient estimation method for loss of information, as it retains accuracy even when a percentage of the data is missing.</w:t>
      </w:r>
    </w:p>
    <w:p w14:paraId="222DB949" w14:textId="77777777" w:rsidR="001D6E9E" w:rsidRPr="00C21C91" w:rsidRDefault="001D6E9E" w:rsidP="001D6E9E">
      <w:pPr>
        <w:pStyle w:val="BodyText"/>
        <w:rPr>
          <w:color w:val="000000" w:themeColor="text1"/>
        </w:rPr>
      </w:pPr>
      <w:r w:rsidRPr="00C21C91">
        <w:rPr>
          <w:color w:val="000000" w:themeColor="text1"/>
        </w:rPr>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4F29EB5A" w14:textId="77777777" w:rsidR="001D6E9E" w:rsidRPr="00C21C91" w:rsidRDefault="001D6E9E" w:rsidP="001D6E9E">
      <w:pPr>
        <w:pStyle w:val="BodyText"/>
        <w:rPr>
          <w:color w:val="000000" w:themeColor="text1"/>
        </w:rPr>
      </w:pPr>
      <w:r w:rsidRPr="00C21C91">
        <w:rPr>
          <w:color w:val="000000" w:themeColor="text1"/>
        </w:rPr>
        <w:t xml:space="preserve">Key Challenges: Although random forest algorithms can accommodate enormous data sets, they can deliver more precise recommendations; nevertheless, they can be slow to </w:t>
      </w:r>
      <w:proofErr w:type="spellStart"/>
      <w:r w:rsidRPr="00C21C91">
        <w:rPr>
          <w:color w:val="000000" w:themeColor="text1"/>
        </w:rPr>
        <w:t>analyze</w:t>
      </w:r>
      <w:proofErr w:type="spellEnd"/>
      <w:r w:rsidRPr="00C21C91">
        <w:rPr>
          <w:color w:val="000000" w:themeColor="text1"/>
        </w:rPr>
        <w:t xml:space="preserve"> data because they compute data for each informed decision tree.  Since random forests </w:t>
      </w:r>
      <w:proofErr w:type="spellStart"/>
      <w:r w:rsidRPr="00C21C91">
        <w:rPr>
          <w:color w:val="000000" w:themeColor="text1"/>
        </w:rPr>
        <w:t>analyze</w:t>
      </w:r>
      <w:proofErr w:type="spellEnd"/>
      <w:r w:rsidRPr="00C21C91">
        <w:rPr>
          <w:color w:val="000000" w:themeColor="text1"/>
        </w:rPr>
        <w:t xml:space="preserve"> larger data sets, organizations demand additional storage capacity.</w:t>
      </w:r>
    </w:p>
    <w:p w14:paraId="5D3385EF" w14:textId="77777777" w:rsidR="001D6E9E" w:rsidRPr="00C21C91" w:rsidRDefault="001D6E9E" w:rsidP="001D6E9E">
      <w:pPr>
        <w:pStyle w:val="BodyText"/>
        <w:rPr>
          <w:color w:val="000000" w:themeColor="text1"/>
        </w:rPr>
      </w:pPr>
      <w:r w:rsidRPr="00C21C91">
        <w:rPr>
          <w:color w:val="000000" w:themeColor="text1"/>
        </w:rPr>
        <w:t xml:space="preserve">Finance: This method is </w:t>
      </w:r>
      <w:proofErr w:type="spellStart"/>
      <w:r w:rsidRPr="00C21C91">
        <w:rPr>
          <w:color w:val="000000" w:themeColor="text1"/>
        </w:rPr>
        <w:t>favored</w:t>
      </w:r>
      <w:proofErr w:type="spellEnd"/>
      <w:r w:rsidRPr="00C21C91">
        <w:rPr>
          <w:color w:val="000000" w:themeColor="text1"/>
        </w:rPr>
        <w:t xml:space="preserve"> over others since it minimizes the time required for data management and is well before chores. It can assess customers with high corporate </w:t>
      </w:r>
      <w:r w:rsidRPr="00C21C91">
        <w:rPr>
          <w:color w:val="000000" w:themeColor="text1"/>
        </w:rPr>
        <w:t>debt, detect and prevent fraud, and identify pricing issues with options.</w:t>
      </w:r>
    </w:p>
    <w:p w14:paraId="1CA60974" w14:textId="77777777" w:rsidR="001D6E9E" w:rsidRPr="00C21C91" w:rsidRDefault="001D6E9E" w:rsidP="001D6E9E">
      <w:pPr>
        <w:pStyle w:val="BodyText"/>
        <w:rPr>
          <w:color w:val="000000" w:themeColor="text1"/>
        </w:rPr>
      </w:pPr>
      <w:r w:rsidRPr="00C21C91">
        <w:rPr>
          <w:color w:val="000000" w:themeColor="text1"/>
        </w:rPr>
        <w:t xml:space="preserve">Healthcare: The random forest approach has implications in molecular </w:t>
      </w:r>
      <w:proofErr w:type="spellStart"/>
      <w:r w:rsidRPr="00C21C91">
        <w:rPr>
          <w:color w:val="000000" w:themeColor="text1"/>
        </w:rPr>
        <w:t>modeling</w:t>
      </w:r>
      <w:proofErr w:type="spellEnd"/>
      <w:r w:rsidRPr="00C21C91">
        <w:rPr>
          <w:color w:val="000000" w:themeColor="text1"/>
        </w:rPr>
        <w:t xml:space="preserve">  , allowing physicians to address issues such as transcriptional identification, antigen research, and sequence identification. Consequently, physicians can estimate pharmacological reactions to individual drugs.</w:t>
      </w:r>
    </w:p>
    <w:p w14:paraId="28C562A3" w14:textId="3B7D280C" w:rsidR="001D6E9E" w:rsidRPr="00C21C91" w:rsidRDefault="001D6E9E" w:rsidP="001D6E9E">
      <w:pPr>
        <w:pStyle w:val="BodyText"/>
        <w:rPr>
          <w:color w:val="000000" w:themeColor="text1"/>
        </w:rPr>
      </w:pPr>
      <w:r w:rsidRPr="00C21C91">
        <w:rPr>
          <w:color w:val="000000" w:themeColor="text1"/>
        </w:rPr>
        <w:t>E-commerce: It can be utilized for cross-selling recommendation systems.</w:t>
      </w:r>
    </w:p>
    <w:p w14:paraId="2C2CC070" w14:textId="77777777" w:rsidR="001D6E9E" w:rsidRPr="00C21C91" w:rsidRDefault="001D6E9E" w:rsidP="001D6E9E">
      <w:pPr>
        <w:pStyle w:val="BodyText"/>
        <w:keepNext/>
        <w:rPr>
          <w:color w:val="000000" w:themeColor="text1"/>
        </w:rPr>
      </w:pPr>
      <w:r w:rsidRPr="00C21C91">
        <w:rPr>
          <w:noProof/>
          <w:color w:val="000000" w:themeColor="text1"/>
          <w:lang w:val="en-US" w:eastAsia="en-US"/>
        </w:rPr>
        <w:drawing>
          <wp:inline distT="0" distB="0" distL="0" distR="0" wp14:anchorId="272F2F6C" wp14:editId="418D8C20">
            <wp:extent cx="3089910" cy="2574712"/>
            <wp:effectExtent l="0" t="0" r="0" b="3810"/>
            <wp:docPr id="10" name="Picture 10" descr="Example of 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xample of Random Forest Classifie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89910" cy="2574712"/>
                    </a:xfrm>
                    <a:prstGeom prst="rect">
                      <a:avLst/>
                    </a:prstGeom>
                    <a:noFill/>
                    <a:ln>
                      <a:noFill/>
                    </a:ln>
                  </pic:spPr>
                </pic:pic>
              </a:graphicData>
            </a:graphic>
          </wp:inline>
        </w:drawing>
      </w:r>
    </w:p>
    <w:p w14:paraId="4B763564" w14:textId="49095A29" w:rsidR="001D6E9E" w:rsidRPr="00C21C91" w:rsidRDefault="001D6E9E" w:rsidP="001D6E9E">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3</w:t>
      </w:r>
      <w:r w:rsidRPr="00C21C91">
        <w:rPr>
          <w:color w:val="000000" w:themeColor="text1"/>
        </w:rPr>
        <w:fldChar w:fldCharType="end"/>
      </w:r>
      <w:r w:rsidRPr="00C21C91">
        <w:rPr>
          <w:color w:val="000000" w:themeColor="text1"/>
        </w:rPr>
        <w:t xml:space="preserve">. Another Detailed model of </w:t>
      </w:r>
      <w:proofErr w:type="gramStart"/>
      <w:r w:rsidRPr="00C21C91">
        <w:rPr>
          <w:color w:val="000000" w:themeColor="text1"/>
        </w:rPr>
        <w:t>Random forest</w:t>
      </w:r>
      <w:proofErr w:type="gramEnd"/>
      <w:r w:rsidRPr="00C21C91">
        <w:rPr>
          <w:color w:val="000000" w:themeColor="text1"/>
        </w:rPr>
        <w:t xml:space="preserve"> for classification example.</w:t>
      </w:r>
    </w:p>
    <w:p w14:paraId="775976E3" w14:textId="4C915F84" w:rsidR="001D6E9E" w:rsidRPr="00C21C91" w:rsidRDefault="001D6E9E" w:rsidP="001D6E9E">
      <w:pPr>
        <w:pStyle w:val="Heading1"/>
        <w:rPr>
          <w:color w:val="000000" w:themeColor="text1"/>
        </w:rPr>
      </w:pPr>
      <w:r w:rsidRPr="00C21C91">
        <w:rPr>
          <w:color w:val="000000" w:themeColor="text1"/>
        </w:rPr>
        <w:t xml:space="preserve">Design  </w:t>
      </w:r>
    </w:p>
    <w:p w14:paraId="000A20D3" w14:textId="77777777" w:rsidR="00CC32C4" w:rsidRPr="00C21C91" w:rsidRDefault="00CC32C4" w:rsidP="00CC32C4">
      <w:pPr>
        <w:rPr>
          <w:color w:val="000000" w:themeColor="text1"/>
        </w:rPr>
      </w:pPr>
    </w:p>
    <w:p w14:paraId="4C11E081" w14:textId="517867C0" w:rsidR="00F23E70" w:rsidRPr="00C21C91" w:rsidRDefault="00F23E70" w:rsidP="00F23E70">
      <w:pPr>
        <w:pStyle w:val="Heading2"/>
        <w:rPr>
          <w:color w:val="000000" w:themeColor="text1"/>
        </w:rPr>
      </w:pPr>
      <w:r w:rsidRPr="00C21C91">
        <w:rPr>
          <w:color w:val="000000" w:themeColor="text1"/>
        </w:rPr>
        <w:t>Architecture of the System</w:t>
      </w:r>
    </w:p>
    <w:p w14:paraId="61D85794" w14:textId="77777777" w:rsidR="00CC32C4" w:rsidRPr="00C21C91" w:rsidRDefault="00CC32C4" w:rsidP="00CC32C4">
      <w:pPr>
        <w:rPr>
          <w:color w:val="000000" w:themeColor="text1"/>
        </w:rPr>
        <w:sectPr w:rsidR="00CC32C4" w:rsidRPr="00C21C91" w:rsidSect="005506AF">
          <w:type w:val="continuous"/>
          <w:pgSz w:w="11906" w:h="16838" w:code="9"/>
          <w:pgMar w:top="1080" w:right="907" w:bottom="1440" w:left="907" w:header="720" w:footer="720" w:gutter="0"/>
          <w:cols w:num="2" w:space="360"/>
          <w:docGrid w:linePitch="360"/>
        </w:sectPr>
      </w:pPr>
    </w:p>
    <w:p w14:paraId="43A4AF31" w14:textId="77777777" w:rsidR="00CC32C4" w:rsidRPr="00C21C91" w:rsidRDefault="00CC32C4" w:rsidP="00CC32C4">
      <w:pPr>
        <w:rPr>
          <w:color w:val="000000" w:themeColor="text1"/>
        </w:rPr>
        <w:sectPr w:rsidR="00CC32C4" w:rsidRPr="00C21C91" w:rsidSect="00CC32C4">
          <w:type w:val="continuous"/>
          <w:pgSz w:w="11906" w:h="16838" w:code="9"/>
          <w:pgMar w:top="1080" w:right="907" w:bottom="1440" w:left="907" w:header="720" w:footer="720" w:gutter="0"/>
          <w:cols w:space="360"/>
          <w:docGrid w:linePitch="360"/>
        </w:sectPr>
      </w:pPr>
      <w:r w:rsidRPr="00C21C91">
        <w:rPr>
          <w:noProof/>
          <w:color w:val="000000" w:themeColor="text1"/>
        </w:rPr>
        <w:drawing>
          <wp:inline distT="0" distB="0" distL="0" distR="0" wp14:anchorId="00FB769B" wp14:editId="1073FBD9">
            <wp:extent cx="6548163" cy="2698439"/>
            <wp:effectExtent l="0" t="0" r="508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646308" cy="2738884"/>
                    </a:xfrm>
                    <a:prstGeom prst="rect">
                      <a:avLst/>
                    </a:prstGeom>
                  </pic:spPr>
                </pic:pic>
              </a:graphicData>
            </a:graphic>
          </wp:inline>
        </w:drawing>
      </w:r>
    </w:p>
    <w:p w14:paraId="13312484" w14:textId="5F52A7C7" w:rsidR="00CC32C4" w:rsidRPr="00C21C91" w:rsidRDefault="00CC32C4" w:rsidP="00CC32C4">
      <w:pPr>
        <w:rPr>
          <w:color w:val="000000" w:themeColor="text1"/>
        </w:rPr>
      </w:pPr>
    </w:p>
    <w:p w14:paraId="4295BD13" w14:textId="77777777" w:rsidR="00F23E70" w:rsidRPr="00C21C91" w:rsidRDefault="00F23E70" w:rsidP="00F23E70">
      <w:pPr>
        <w:rPr>
          <w:color w:val="000000" w:themeColor="text1"/>
        </w:rPr>
      </w:pPr>
    </w:p>
    <w:p w14:paraId="3E32E943" w14:textId="77777777" w:rsidR="001D6E9E" w:rsidRPr="00C21C91" w:rsidRDefault="001D6E9E" w:rsidP="001D6E9E">
      <w:pPr>
        <w:pStyle w:val="BodyText"/>
        <w:rPr>
          <w:color w:val="000000" w:themeColor="text1"/>
        </w:rPr>
      </w:pPr>
      <w:r w:rsidRPr="00C21C91">
        <w:rPr>
          <w:color w:val="000000" w:themeColor="text1"/>
        </w:rPr>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w:t>
      </w:r>
      <w:r w:rsidRPr="00C21C91">
        <w:rPr>
          <w:color w:val="000000" w:themeColor="text1"/>
        </w:rPr>
        <w:t xml:space="preserve">tendency over the previous ten weekdays and is then utilized to predict demand in two days. This causes intense disturbance at the end of the extended supply chain due to the desired communication systems. In principle, the </w:t>
      </w:r>
      <w:proofErr w:type="spellStart"/>
      <w:r w:rsidRPr="00C21C91">
        <w:rPr>
          <w:color w:val="000000" w:themeColor="text1"/>
        </w:rPr>
        <w:t>behavior</w:t>
      </w:r>
      <w:proofErr w:type="spellEnd"/>
      <w:r w:rsidRPr="00C21C91">
        <w:rPr>
          <w:color w:val="000000" w:themeColor="text1"/>
        </w:rPr>
        <w:t xml:space="preserve"> of the want </w:t>
      </w:r>
      <w:proofErr w:type="spellStart"/>
      <w:r w:rsidRPr="00C21C91">
        <w:rPr>
          <w:color w:val="000000" w:themeColor="text1"/>
        </w:rPr>
        <w:t>signaling</w:t>
      </w:r>
      <w:proofErr w:type="spellEnd"/>
      <w:r w:rsidRPr="00C21C91">
        <w:rPr>
          <w:color w:val="000000" w:themeColor="text1"/>
        </w:rPr>
        <w:t xml:space="preserve"> grows more unpredictable the more "modules" it must traverse. Employing various machine learning approaches, researchers may attempt to anticipate the damaged demand information, which we know was created </w:t>
      </w:r>
      <w:r w:rsidRPr="00C21C91">
        <w:rPr>
          <w:color w:val="000000" w:themeColor="text1"/>
        </w:rPr>
        <w:lastRenderedPageBreak/>
        <w:t xml:space="preserve">according to a well-defined sequence. </w:t>
      </w:r>
      <w:proofErr w:type="spellStart"/>
      <w:r w:rsidRPr="00C21C91">
        <w:rPr>
          <w:color w:val="000000" w:themeColor="text1"/>
        </w:rPr>
        <w:t>Matlab</w:t>
      </w:r>
      <w:proofErr w:type="spellEnd"/>
      <w:r w:rsidRPr="00C21C91">
        <w:rPr>
          <w:color w:val="000000" w:themeColor="text1"/>
        </w:rPr>
        <w:t xml:space="preserve"> Software is used to create extended enterprise simulations (MathWorks, 2000).</w:t>
      </w:r>
    </w:p>
    <w:p w14:paraId="422B807D" w14:textId="77777777" w:rsidR="001D6E9E" w:rsidRPr="00C21C91" w:rsidRDefault="001D6E9E" w:rsidP="001D6E9E">
      <w:pPr>
        <w:pStyle w:val="BodyText"/>
        <w:rPr>
          <w:color w:val="000000" w:themeColor="text1"/>
        </w:rPr>
      </w:pPr>
      <w:r w:rsidRPr="00C21C91">
        <w:rPr>
          <w:color w:val="000000" w:themeColor="text1"/>
        </w:rPr>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w:t>
      </w:r>
      <w:proofErr w:type="spellStart"/>
      <w:r w:rsidRPr="00C21C91">
        <w:rPr>
          <w:color w:val="000000" w:themeColor="text1"/>
        </w:rPr>
        <w:t>modeling</w:t>
      </w:r>
      <w:proofErr w:type="spellEnd"/>
      <w:r w:rsidRPr="00C21C91">
        <w:rPr>
          <w:color w:val="000000" w:themeColor="text1"/>
        </w:rPr>
        <w:t xml:space="preserve"> and the information gathering points that collect information to be used by the estimation techniques. The one-day delay for transactions represents the connection lag between the participants, given 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38DC024E" w14:textId="77777777" w:rsidR="00C44A9C" w:rsidRPr="00C21C91" w:rsidRDefault="00C44A9C" w:rsidP="00C44A9C">
      <w:pPr>
        <w:pStyle w:val="Heading1"/>
        <w:rPr>
          <w:color w:val="000000" w:themeColor="text1"/>
        </w:rPr>
      </w:pPr>
      <w:r w:rsidRPr="00C21C91">
        <w:rPr>
          <w:color w:val="000000" w:themeColor="text1"/>
        </w:rPr>
        <w:t>Implementation</w:t>
      </w:r>
    </w:p>
    <w:p w14:paraId="6B514EF6" w14:textId="77777777" w:rsidR="00C44A9C" w:rsidRPr="00C21C91" w:rsidRDefault="00C44A9C" w:rsidP="00C44A9C">
      <w:pPr>
        <w:pStyle w:val="BodyText"/>
        <w:rPr>
          <w:color w:val="000000" w:themeColor="text1"/>
        </w:rPr>
      </w:pPr>
      <w:r w:rsidRPr="00C21C91">
        <w:rPr>
          <w:color w:val="000000" w:themeColor="text1"/>
        </w:rPr>
        <w:t xml:space="preserve">For accurate assessments, the precise same training and validation data sets were utilised for all forecasting models. Initially, the everyday supplier orders collected from our supply chain simulator are utilised as a data provider for estimation methods. The initial 300 days of research. The input data for the simulations are the demand changes from each of the previous four weeks plus the present month, and the expected output is the total change for the subsequent three periods. Alternatives include the Nave, Average, and Trend forecasts. As a result of this image </w:t>
      </w:r>
      <w:proofErr w:type="spellStart"/>
      <w:r w:rsidRPr="00C21C91">
        <w:rPr>
          <w:color w:val="000000" w:themeColor="text1"/>
        </w:rPr>
        <w:t>preprocessing</w:t>
      </w:r>
      <w:proofErr w:type="spellEnd"/>
      <w:r w:rsidRPr="00C21C91">
        <w:rPr>
          <w:color w:val="000000" w:themeColor="text1"/>
        </w:rPr>
        <w:t xml:space="preserve">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1E963DC1" w14:textId="77777777" w:rsidR="00C44A9C" w:rsidRPr="00C21C91" w:rsidRDefault="00C44A9C" w:rsidP="00C44A9C">
      <w:pPr>
        <w:keepNext/>
        <w:rPr>
          <w:color w:val="000000" w:themeColor="text1"/>
        </w:rPr>
      </w:pPr>
      <w:r w:rsidRPr="00C21C91">
        <w:rPr>
          <w:noProof/>
          <w:color w:val="000000" w:themeColor="text1"/>
        </w:rPr>
        <w:drawing>
          <wp:inline distT="0" distB="0" distL="0" distR="0" wp14:anchorId="30395962" wp14:editId="46516A33">
            <wp:extent cx="3089910" cy="1741294"/>
            <wp:effectExtent l="0" t="0" r="0" b="0"/>
            <wp:docPr id="14" name="Picture 1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chart&#10;&#10;Description automatically generated"/>
                    <pic:cNvPicPr/>
                  </pic:nvPicPr>
                  <pic:blipFill rotWithShape="1">
                    <a:blip r:embed="rId29"/>
                    <a:srcRect b="2629"/>
                    <a:stretch/>
                  </pic:blipFill>
                  <pic:spPr bwMode="auto">
                    <a:xfrm>
                      <a:off x="0" y="0"/>
                      <a:ext cx="3089910" cy="1741294"/>
                    </a:xfrm>
                    <a:prstGeom prst="rect">
                      <a:avLst/>
                    </a:prstGeom>
                    <a:ln>
                      <a:noFill/>
                    </a:ln>
                    <a:extLst>
                      <a:ext uri="{53640926-AAD7-44D8-BBD7-CCE9431645EC}">
                        <a14:shadowObscured xmlns:a14="http://schemas.microsoft.com/office/drawing/2010/main"/>
                      </a:ext>
                    </a:extLst>
                  </pic:spPr>
                </pic:pic>
              </a:graphicData>
            </a:graphic>
          </wp:inline>
        </w:drawing>
      </w:r>
    </w:p>
    <w:p w14:paraId="4799EE58" w14:textId="1AAF76FB" w:rsidR="001D6E9E" w:rsidRPr="00C21C91" w:rsidRDefault="00C44A9C" w:rsidP="00C44A9C">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4</w:t>
      </w:r>
      <w:r w:rsidRPr="00C21C91">
        <w:rPr>
          <w:color w:val="000000" w:themeColor="text1"/>
        </w:rPr>
        <w:fldChar w:fldCharType="end"/>
      </w:r>
      <w:r w:rsidRPr="00C21C91">
        <w:rPr>
          <w:color w:val="000000" w:themeColor="text1"/>
        </w:rPr>
        <w:t>. Foundries monthly orders.</w:t>
      </w:r>
    </w:p>
    <w:p w14:paraId="65AEFF44" w14:textId="0583AEF8" w:rsidR="00C44A9C" w:rsidRPr="00C21C91" w:rsidRDefault="00C44A9C" w:rsidP="00C44A9C">
      <w:pPr>
        <w:rPr>
          <w:color w:val="000000" w:themeColor="text1"/>
        </w:rPr>
      </w:pPr>
    </w:p>
    <w:p w14:paraId="424649EF" w14:textId="77777777"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D8F2B2C" w14:textId="44B05178"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138CFE18" w14:textId="77777777" w:rsidR="00C44A9C" w:rsidRPr="00C21C91" w:rsidRDefault="00C44A9C" w:rsidP="00C44A9C">
      <w:pPr>
        <w:pStyle w:val="Heading1"/>
        <w:rPr>
          <w:color w:val="000000" w:themeColor="text1"/>
        </w:rPr>
      </w:pPr>
      <w:r w:rsidRPr="00C21C91">
        <w:rPr>
          <w:color w:val="000000" w:themeColor="text1"/>
        </w:rPr>
        <w:t xml:space="preserve">Testing and/or evaluation </w:t>
      </w:r>
    </w:p>
    <w:p w14:paraId="22FC8994" w14:textId="77777777" w:rsidR="00C44A9C" w:rsidRPr="00C21C91" w:rsidRDefault="00C44A9C" w:rsidP="00C44A9C">
      <w:pPr>
        <w:pStyle w:val="BodyText"/>
        <w:rPr>
          <w:color w:val="000000" w:themeColor="text1"/>
        </w:rPr>
      </w:pPr>
      <w:r w:rsidRPr="00C21C91">
        <w:rPr>
          <w:color w:val="000000" w:themeColor="text1"/>
        </w:rPr>
        <w:t>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parameters and one conclusion. To mitigate overtraining, we utilise a 20% bridge set (a subsection of the test dataset) to cease training whenever the inaccuracy on this set begins to increase. For the numerical simulations, ten neurons in the hidden layer were utilised. This selection of 10 neurons in the hidden layer produces a ratio of eight training instances to one neural network poundage:</w:t>
      </w:r>
    </w:p>
    <w:p w14:paraId="4D36C8B5" w14:textId="77777777" w:rsidR="00C44A9C" w:rsidRPr="00C21C91" w:rsidRDefault="00C44A9C" w:rsidP="00C44A9C">
      <w:pPr>
        <w:pStyle w:val="BodyText"/>
        <w:rPr>
          <w:color w:val="000000" w:themeColor="text1"/>
        </w:rPr>
      </w:pPr>
      <m:oMath>
        <m:r>
          <w:rPr>
            <w:rFonts w:ascii="Cambria Math" w:hAnsi="Cambria Math"/>
            <w:color w:val="000000" w:themeColor="text1"/>
          </w:rPr>
          <m:t>S.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I+O</m:t>
                </m:r>
              </m:e>
            </m:d>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600.0.8</m:t>
            </m:r>
          </m:num>
          <m:den>
            <m:r>
              <w:rPr>
                <w:rFonts w:ascii="Cambria Math" w:hAnsi="Cambria Math"/>
                <w:color w:val="000000" w:themeColor="text1"/>
              </w:rPr>
              <m:t>10</m:t>
            </m:r>
            <m:d>
              <m:dPr>
                <m:ctrlPr>
                  <w:rPr>
                    <w:rFonts w:ascii="Cambria Math" w:hAnsi="Cambria Math"/>
                    <w:i/>
                    <w:color w:val="000000" w:themeColor="text1"/>
                  </w:rPr>
                </m:ctrlPr>
              </m:dPr>
              <m:e>
                <m:r>
                  <w:rPr>
                    <w:rFonts w:ascii="Cambria Math" w:hAnsi="Cambria Math"/>
                    <w:color w:val="000000" w:themeColor="text1"/>
                  </w:rPr>
                  <m:t>5+1</m:t>
                </m:r>
              </m:e>
            </m:d>
          </m:den>
        </m:f>
        <m:r>
          <w:rPr>
            <w:rFonts w:ascii="Cambria Math" w:hAnsi="Cambria Math"/>
            <w:color w:val="000000" w:themeColor="text1"/>
          </w:rPr>
          <m:t>=8</m:t>
        </m:r>
      </m:oMath>
      <w:r w:rsidRPr="00C21C91">
        <w:rPr>
          <w:color w:val="000000" w:themeColor="text1"/>
        </w:rPr>
        <w:tab/>
      </w:r>
    </w:p>
    <w:p w14:paraId="49BEAEB5" w14:textId="77777777" w:rsidR="00C44A9C" w:rsidRPr="00C21C91" w:rsidRDefault="00C44A9C" w:rsidP="00C44A9C">
      <w:pPr>
        <w:pStyle w:val="BodyText"/>
        <w:rPr>
          <w:color w:val="000000" w:themeColor="text1"/>
        </w:rPr>
      </w:pPr>
      <m:oMath>
        <m:r>
          <w:rPr>
            <w:rFonts w:ascii="Cambria Math" w:hAnsi="Cambria Math"/>
            <w:color w:val="000000" w:themeColor="text1"/>
          </w:rPr>
          <m:t>I, O,</m:t>
        </m:r>
      </m:oMath>
      <w:r w:rsidRPr="00C21C91">
        <w:rPr>
          <w:color w:val="000000" w:themeColor="text1"/>
        </w:rPr>
        <w:t xml:space="preserve"> and </w:t>
      </w:r>
      <m:oMath>
        <m:r>
          <w:rPr>
            <w:rFonts w:ascii="Cambria Math" w:hAnsi="Cambria Math"/>
            <w:color w:val="000000" w:themeColor="text1"/>
          </w:rPr>
          <m:t>H</m:t>
        </m:r>
      </m:oMath>
      <w:r w:rsidRPr="00C21C91">
        <w:rPr>
          <w:color w:val="000000" w:themeColor="text1"/>
        </w:rPr>
        <w:t xml:space="preserve"> describe the number of input, output, and five hidden. The frequency of neurons inside the hidden layer was set at three, and the ratio of observations to parameters was 5.7 for the foundry's sales forecasting. The lesser amount of the provided test set results in a slightly lower ratio. The predicted improvement in consumption for both types of data (designed to simulate and foundries) is the purpose of testing data sources and machine learning. The recurrent neural network architecture was identical to the neural network model defined in the previous, with the addition of feedback connections with every neuron in the concealed layer that flowed back into all the synapses within that stratum in the subsequent phase. This enabled the RNN to discover patterns over time. Such RNNs were based on an activation functions transfer function, and their learning rates and velocities were 0.01 and 0.70, respectively. For the RNN learned on predicted values, six neurons were utilised in the hidden layer. Two neurons in the hidden nodes of the RNN for foundries prediction were utilised to attain a ratio of observations to weights of 6.5%. Considering 62 backpropagation, the resulting ratio of network parameters to data sets was 6.7.</w:t>
      </w:r>
    </w:p>
    <w:p w14:paraId="1CDEC731" w14:textId="77777777" w:rsidR="00C44A9C" w:rsidRPr="00C21C91" w:rsidRDefault="00C44A9C" w:rsidP="00C44A9C">
      <w:pPr>
        <w:keepNext/>
        <w:rPr>
          <w:color w:val="000000" w:themeColor="text1"/>
        </w:rPr>
      </w:pPr>
      <w:r w:rsidRPr="00C21C91">
        <w:rPr>
          <w:noProof/>
          <w:color w:val="000000" w:themeColor="text1"/>
        </w:rPr>
        <w:lastRenderedPageBreak/>
        <w:drawing>
          <wp:inline distT="0" distB="0" distL="0" distR="0" wp14:anchorId="79C5D4CC" wp14:editId="1F0BAC21">
            <wp:extent cx="3089910" cy="1128397"/>
            <wp:effectExtent l="0" t="0" r="0" b="190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30"/>
                    <a:stretch>
                      <a:fillRect/>
                    </a:stretch>
                  </pic:blipFill>
                  <pic:spPr>
                    <a:xfrm>
                      <a:off x="0" y="0"/>
                      <a:ext cx="3089910" cy="1128397"/>
                    </a:xfrm>
                    <a:prstGeom prst="rect">
                      <a:avLst/>
                    </a:prstGeom>
                  </pic:spPr>
                </pic:pic>
              </a:graphicData>
            </a:graphic>
          </wp:inline>
        </w:drawing>
      </w:r>
    </w:p>
    <w:p w14:paraId="669AC9D8" w14:textId="2A405BFB" w:rsidR="00C44A9C" w:rsidRPr="00C21C91" w:rsidRDefault="00C44A9C" w:rsidP="00C44A9C">
      <w:pPr>
        <w:pStyle w:val="Caption"/>
        <w:keepNext/>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5</w:t>
      </w:r>
      <w:r w:rsidRPr="00C21C91">
        <w:rPr>
          <w:color w:val="000000" w:themeColor="text1"/>
        </w:rPr>
        <w:fldChar w:fldCharType="end"/>
      </w:r>
      <w:r w:rsidRPr="00C21C91">
        <w:rPr>
          <w:color w:val="000000" w:themeColor="text1"/>
        </w:rPr>
        <w:t>. Simulations testing data set results.</w:t>
      </w:r>
      <w:r w:rsidRPr="00C21C91">
        <w:rPr>
          <w:noProof/>
          <w:color w:val="000000" w:themeColor="text1"/>
        </w:rPr>
        <w:t xml:space="preserve"> </w:t>
      </w:r>
      <w:r w:rsidRPr="00C21C91">
        <w:rPr>
          <w:noProof/>
          <w:color w:val="000000" w:themeColor="text1"/>
        </w:rPr>
        <w:drawing>
          <wp:inline distT="0" distB="0" distL="0" distR="0" wp14:anchorId="7D75580A" wp14:editId="54501B76">
            <wp:extent cx="3089910" cy="104521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31"/>
                    <a:stretch>
                      <a:fillRect/>
                    </a:stretch>
                  </pic:blipFill>
                  <pic:spPr>
                    <a:xfrm>
                      <a:off x="0" y="0"/>
                      <a:ext cx="3089910" cy="1045216"/>
                    </a:xfrm>
                    <a:prstGeom prst="rect">
                      <a:avLst/>
                    </a:prstGeom>
                  </pic:spPr>
                </pic:pic>
              </a:graphicData>
            </a:graphic>
          </wp:inline>
        </w:drawing>
      </w:r>
    </w:p>
    <w:p w14:paraId="3B324BA6" w14:textId="148712F4" w:rsidR="00C44A9C" w:rsidRPr="00C21C91" w:rsidRDefault="00C44A9C" w:rsidP="00C44A9C">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6</w:t>
      </w:r>
      <w:r w:rsidRPr="00C21C91">
        <w:rPr>
          <w:color w:val="000000" w:themeColor="text1"/>
        </w:rPr>
        <w:fldChar w:fldCharType="end"/>
      </w:r>
      <w:r w:rsidRPr="00C21C91">
        <w:rPr>
          <w:color w:val="000000" w:themeColor="text1"/>
        </w:rPr>
        <w:t>. Foundries testing data set results.</w:t>
      </w:r>
    </w:p>
    <w:p w14:paraId="6DDC460B" w14:textId="3678012B" w:rsidR="00C44A9C" w:rsidRPr="00C21C91" w:rsidRDefault="00C44A9C" w:rsidP="00C44A9C">
      <w:pPr>
        <w:rPr>
          <w:color w:val="000000" w:themeColor="text1"/>
          <w:lang w:val="x-none" w:eastAsia="x-none"/>
        </w:rPr>
      </w:pPr>
    </w:p>
    <w:p w14:paraId="6838DF8F" w14:textId="77777777" w:rsidR="00C44A9C" w:rsidRPr="00C21C91" w:rsidRDefault="00C44A9C" w:rsidP="00C44A9C">
      <w:pPr>
        <w:pStyle w:val="Heading1"/>
        <w:rPr>
          <w:color w:val="000000" w:themeColor="text1"/>
        </w:rPr>
      </w:pPr>
      <w:r w:rsidRPr="00C21C91">
        <w:rPr>
          <w:color w:val="000000" w:themeColor="text1"/>
        </w:rPr>
        <w:t>Results</w:t>
      </w:r>
    </w:p>
    <w:p w14:paraId="68E54EFB" w14:textId="77777777" w:rsidR="00C44A9C" w:rsidRPr="00C21C91" w:rsidRDefault="00C44A9C" w:rsidP="00C44A9C">
      <w:pPr>
        <w:pStyle w:val="BodyText"/>
        <w:rPr>
          <w:color w:val="000000" w:themeColor="text1"/>
        </w:rPr>
      </w:pPr>
      <w:r w:rsidRPr="00C21C91">
        <w:rPr>
          <w:color w:val="000000" w:themeColor="text1"/>
        </w:rPr>
        <w:t>Supply chains contribute significantly to user satisfaction, budget control</w:t>
      </w:r>
    </w:p>
    <w:p w14:paraId="4013F1D0" w14:textId="77777777" w:rsidR="00C44A9C" w:rsidRPr="00C21C91" w:rsidRDefault="00C44A9C" w:rsidP="00C44A9C">
      <w:pPr>
        <w:pStyle w:val="Heading1"/>
        <w:rPr>
          <w:color w:val="000000" w:themeColor="text1"/>
        </w:rPr>
      </w:pPr>
      <w:r w:rsidRPr="00C21C91">
        <w:rPr>
          <w:color w:val="000000" w:themeColor="text1"/>
        </w:rPr>
        <w:t xml:space="preserve">Discussion / Conclusion </w:t>
      </w:r>
    </w:p>
    <w:p w14:paraId="5830915A" w14:textId="77777777" w:rsidR="00C44A9C" w:rsidRPr="00C21C91" w:rsidRDefault="00C44A9C" w:rsidP="00C44A9C">
      <w:pPr>
        <w:pStyle w:val="BodyText"/>
        <w:rPr>
          <w:color w:val="000000" w:themeColor="text1"/>
        </w:rPr>
      </w:pPr>
      <w:r w:rsidRPr="00C21C91">
        <w:rPr>
          <w:color w:val="000000" w:themeColor="text1"/>
        </w:rPr>
        <w:t>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5A450CE6" w14:textId="77777777" w:rsidR="00C44A9C" w:rsidRPr="00C21C91" w:rsidRDefault="00C44A9C" w:rsidP="00C44A9C">
      <w:pPr>
        <w:pStyle w:val="BodyText"/>
        <w:rPr>
          <w:color w:val="000000" w:themeColor="text1"/>
        </w:rPr>
      </w:pPr>
      <w:r w:rsidRPr="00C21C91">
        <w:rPr>
          <w:color w:val="000000" w:themeColor="text1"/>
        </w:rPr>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260CC047" w14:textId="77777777" w:rsidR="00C44A9C" w:rsidRPr="00C21C91" w:rsidRDefault="00C44A9C" w:rsidP="00C44A9C">
      <w:pPr>
        <w:pStyle w:val="Heading1"/>
        <w:rPr>
          <w:color w:val="000000" w:themeColor="text1"/>
        </w:rPr>
      </w:pPr>
      <w:r w:rsidRPr="00C21C91">
        <w:rPr>
          <w:color w:val="000000" w:themeColor="text1"/>
        </w:rPr>
        <w:t>Future work</w:t>
      </w:r>
    </w:p>
    <w:p w14:paraId="52392CC6" w14:textId="77777777" w:rsidR="00C44A9C" w:rsidRPr="00C21C91" w:rsidRDefault="00C44A9C" w:rsidP="00C44A9C">
      <w:pPr>
        <w:pStyle w:val="BodyText"/>
        <w:rPr>
          <w:color w:val="000000" w:themeColor="text1"/>
          <w:lang w:val="en-US"/>
        </w:rPr>
      </w:pPr>
      <w:r w:rsidRPr="00C21C91">
        <w:rPr>
          <w:color w:val="000000" w:themeColor="text1"/>
        </w:rPr>
        <w:t>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you will have 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34D19B20" w14:textId="77777777" w:rsidR="00C44A9C" w:rsidRPr="00C21C91" w:rsidRDefault="00C44A9C" w:rsidP="00C44A9C">
      <w:pPr>
        <w:rPr>
          <w:color w:val="000000" w:themeColor="text1"/>
          <w:lang w:val="x-none" w:eastAsia="x-none"/>
        </w:rPr>
      </w:pPr>
    </w:p>
    <w:p w14:paraId="27DC1CB6" w14:textId="77777777" w:rsidR="00C44A9C" w:rsidRPr="00C21C91" w:rsidRDefault="00C44A9C" w:rsidP="00C44A9C">
      <w:pPr>
        <w:rPr>
          <w:color w:val="000000" w:themeColor="text1"/>
        </w:rPr>
      </w:pPr>
    </w:p>
    <w:p w14:paraId="79AC2C7C" w14:textId="77777777" w:rsidR="001D6E9E" w:rsidRPr="00C21C91" w:rsidRDefault="001D6E9E" w:rsidP="001D6E9E">
      <w:pPr>
        <w:pStyle w:val="BodyText"/>
        <w:rPr>
          <w:color w:val="000000" w:themeColor="text1"/>
        </w:rPr>
      </w:pPr>
    </w:p>
    <w:p w14:paraId="42C3D33A" w14:textId="77777777" w:rsidR="001D6E9E" w:rsidRPr="00C21C91" w:rsidRDefault="001D6E9E" w:rsidP="00683992">
      <w:pPr>
        <w:rPr>
          <w:color w:val="000000" w:themeColor="text1"/>
        </w:rPr>
      </w:pPr>
    </w:p>
    <w:p w14:paraId="018598A1" w14:textId="7D3D188C" w:rsidR="005506AF" w:rsidRPr="00C21C91" w:rsidRDefault="005506AF" w:rsidP="005506AF">
      <w:pPr>
        <w:jc w:val="both"/>
        <w:rPr>
          <w:color w:val="000000" w:themeColor="text1"/>
        </w:rPr>
      </w:pPr>
    </w:p>
    <w:p w14:paraId="2BE3BEAE" w14:textId="5B16D5FA" w:rsidR="005506AF" w:rsidRPr="00C21C91" w:rsidRDefault="005506AF" w:rsidP="00683992">
      <w:pPr>
        <w:rPr>
          <w:color w:val="000000" w:themeColor="text1"/>
        </w:rPr>
      </w:pPr>
    </w:p>
    <w:p w14:paraId="161BBD93" w14:textId="41447D81" w:rsidR="005506AF" w:rsidRPr="00C21C91" w:rsidRDefault="005506AF" w:rsidP="00683992">
      <w:pPr>
        <w:rPr>
          <w:color w:val="000000" w:themeColor="text1"/>
        </w:rPr>
      </w:pPr>
    </w:p>
    <w:p w14:paraId="7B8F942D" w14:textId="4E348C24" w:rsidR="005506AF" w:rsidRPr="00C21C91" w:rsidRDefault="005506AF" w:rsidP="00683992">
      <w:pPr>
        <w:rPr>
          <w:color w:val="000000" w:themeColor="text1"/>
        </w:rPr>
      </w:pPr>
    </w:p>
    <w:p w14:paraId="50F11C6A" w14:textId="77777777" w:rsidR="005506AF" w:rsidRPr="00C21C91" w:rsidRDefault="005506AF" w:rsidP="00683992">
      <w:pPr>
        <w:rPr>
          <w:color w:val="000000" w:themeColor="text1"/>
        </w:rPr>
      </w:pPr>
    </w:p>
    <w:p w14:paraId="13B081EA" w14:textId="77777777" w:rsidR="00683992" w:rsidRPr="00C21C91" w:rsidRDefault="00683992" w:rsidP="00683992">
      <w:pPr>
        <w:rPr>
          <w:color w:val="000000" w:themeColor="text1"/>
        </w:rPr>
      </w:pPr>
    </w:p>
    <w:p w14:paraId="46E8047E" w14:textId="4E01389A" w:rsidR="00EF2988" w:rsidRPr="00C21C91" w:rsidRDefault="00EF2988" w:rsidP="00EF2988">
      <w:pPr>
        <w:rPr>
          <w:color w:val="000000" w:themeColor="text1"/>
        </w:rPr>
      </w:pPr>
    </w:p>
    <w:p w14:paraId="1FE55C31" w14:textId="11E60DE1" w:rsidR="00EF2988" w:rsidRPr="00C21C91" w:rsidRDefault="00EF2988" w:rsidP="00EF2988">
      <w:pPr>
        <w:rPr>
          <w:color w:val="000000" w:themeColor="text1"/>
        </w:rPr>
      </w:pPr>
    </w:p>
    <w:p w14:paraId="41AF3406" w14:textId="796BA85D" w:rsidR="00EF2988" w:rsidRPr="00C21C91" w:rsidRDefault="00EF2988" w:rsidP="00EF2988">
      <w:pPr>
        <w:rPr>
          <w:color w:val="000000" w:themeColor="text1"/>
        </w:rPr>
      </w:pPr>
    </w:p>
    <w:p w14:paraId="3226DDFD" w14:textId="181F0376" w:rsidR="00EF2988" w:rsidRPr="00C21C91" w:rsidRDefault="00EF2988" w:rsidP="00EF2988">
      <w:pPr>
        <w:rPr>
          <w:color w:val="000000" w:themeColor="text1"/>
        </w:rPr>
      </w:pPr>
    </w:p>
    <w:p w14:paraId="78D48375" w14:textId="0BC4052F" w:rsidR="00EF2988" w:rsidRPr="00C21C91" w:rsidRDefault="00EF2988" w:rsidP="00EF2988">
      <w:pPr>
        <w:rPr>
          <w:color w:val="000000" w:themeColor="text1"/>
        </w:rPr>
      </w:pPr>
    </w:p>
    <w:p w14:paraId="7A07A247" w14:textId="11E98591" w:rsidR="00EF2988" w:rsidRPr="00C21C91" w:rsidRDefault="00EF2988" w:rsidP="00EF2988">
      <w:pPr>
        <w:rPr>
          <w:color w:val="000000" w:themeColor="text1"/>
        </w:rPr>
      </w:pPr>
    </w:p>
    <w:p w14:paraId="46B5C43F" w14:textId="4636840C" w:rsidR="00EF2988" w:rsidRPr="00C21C91" w:rsidRDefault="00EF2988" w:rsidP="00EF2988">
      <w:pPr>
        <w:rPr>
          <w:color w:val="000000" w:themeColor="text1"/>
        </w:rPr>
      </w:pPr>
    </w:p>
    <w:p w14:paraId="2142D24E" w14:textId="77777777" w:rsidR="005506AF" w:rsidRPr="00C21C91" w:rsidRDefault="005506AF" w:rsidP="00C44A9C">
      <w:pPr>
        <w:jc w:val="both"/>
        <w:rPr>
          <w:color w:val="000000" w:themeColor="text1"/>
        </w:rPr>
      </w:pPr>
    </w:p>
    <w:p w14:paraId="373CDC8E" w14:textId="77777777" w:rsidR="00C44A9C" w:rsidRPr="00C21C91" w:rsidRDefault="00C44A9C" w:rsidP="00C44A9C">
      <w:pPr>
        <w:jc w:val="both"/>
        <w:rPr>
          <w:color w:val="000000" w:themeColor="text1"/>
        </w:rPr>
      </w:pPr>
    </w:p>
    <w:p w14:paraId="7910DB18" w14:textId="77777777" w:rsidR="00C44A9C" w:rsidRPr="00C21C91" w:rsidRDefault="00C44A9C" w:rsidP="00C44A9C">
      <w:pPr>
        <w:jc w:val="both"/>
        <w:rPr>
          <w:color w:val="000000" w:themeColor="text1"/>
        </w:rPr>
      </w:pPr>
    </w:p>
    <w:p w14:paraId="49EC2EEA" w14:textId="77777777" w:rsidR="00C44A9C" w:rsidRPr="00C21C91" w:rsidRDefault="00C44A9C" w:rsidP="00C44A9C">
      <w:pPr>
        <w:jc w:val="both"/>
        <w:rPr>
          <w:color w:val="000000" w:themeColor="text1"/>
        </w:rPr>
      </w:pPr>
    </w:p>
    <w:p w14:paraId="53894D10" w14:textId="77777777" w:rsidR="00C44A9C" w:rsidRPr="00C21C91" w:rsidRDefault="00C44A9C" w:rsidP="00C44A9C">
      <w:pPr>
        <w:jc w:val="both"/>
        <w:rPr>
          <w:color w:val="000000" w:themeColor="text1"/>
        </w:rPr>
      </w:pPr>
    </w:p>
    <w:p w14:paraId="1B87C6A5" w14:textId="77777777" w:rsidR="00C44A9C" w:rsidRPr="00C21C91" w:rsidRDefault="00C44A9C" w:rsidP="00C44A9C">
      <w:pPr>
        <w:jc w:val="both"/>
        <w:rPr>
          <w:color w:val="000000" w:themeColor="text1"/>
        </w:rPr>
      </w:pPr>
    </w:p>
    <w:p w14:paraId="1A474E12" w14:textId="77777777" w:rsidR="00C44A9C" w:rsidRPr="00C21C91" w:rsidRDefault="00C44A9C" w:rsidP="00C44A9C">
      <w:pPr>
        <w:jc w:val="both"/>
        <w:rPr>
          <w:color w:val="000000" w:themeColor="text1"/>
        </w:rPr>
      </w:pPr>
    </w:p>
    <w:p w14:paraId="35A8A598" w14:textId="77777777" w:rsidR="00C44A9C" w:rsidRPr="00C21C91" w:rsidRDefault="00C44A9C" w:rsidP="00C44A9C">
      <w:pPr>
        <w:jc w:val="both"/>
        <w:rPr>
          <w:color w:val="000000" w:themeColor="text1"/>
        </w:rPr>
      </w:pPr>
    </w:p>
    <w:p w14:paraId="7E3E0556" w14:textId="77777777" w:rsidR="00C44A9C" w:rsidRPr="00C21C91" w:rsidRDefault="00C44A9C" w:rsidP="00C44A9C">
      <w:pPr>
        <w:jc w:val="both"/>
        <w:rPr>
          <w:color w:val="000000" w:themeColor="text1"/>
        </w:rPr>
      </w:pPr>
    </w:p>
    <w:p w14:paraId="6B950E06" w14:textId="77777777" w:rsidR="00C44A9C" w:rsidRPr="00C21C91" w:rsidRDefault="00C44A9C" w:rsidP="00C44A9C">
      <w:pPr>
        <w:jc w:val="both"/>
        <w:rPr>
          <w:color w:val="000000" w:themeColor="text1"/>
        </w:rPr>
      </w:pPr>
    </w:p>
    <w:p w14:paraId="70575F36" w14:textId="77777777" w:rsidR="00C44A9C" w:rsidRPr="00C21C91" w:rsidRDefault="00C44A9C" w:rsidP="00C44A9C">
      <w:pPr>
        <w:jc w:val="both"/>
        <w:rPr>
          <w:color w:val="000000" w:themeColor="text1"/>
        </w:rPr>
      </w:pPr>
    </w:p>
    <w:p w14:paraId="284FEF62" w14:textId="77777777" w:rsidR="00C44A9C" w:rsidRPr="00C21C91" w:rsidRDefault="00C44A9C" w:rsidP="00C44A9C">
      <w:pPr>
        <w:jc w:val="both"/>
        <w:rPr>
          <w:color w:val="000000" w:themeColor="text1"/>
        </w:rPr>
      </w:pPr>
    </w:p>
    <w:p w14:paraId="01F87746" w14:textId="77777777" w:rsidR="00C44A9C" w:rsidRPr="00C21C91" w:rsidRDefault="00C44A9C" w:rsidP="00C44A9C">
      <w:pPr>
        <w:jc w:val="both"/>
        <w:rPr>
          <w:color w:val="000000" w:themeColor="text1"/>
        </w:rPr>
      </w:pPr>
    </w:p>
    <w:p w14:paraId="2A923F1A" w14:textId="77777777" w:rsidR="00C44A9C" w:rsidRPr="00C21C91" w:rsidRDefault="00C44A9C" w:rsidP="00C44A9C">
      <w:pPr>
        <w:jc w:val="both"/>
        <w:rPr>
          <w:color w:val="000000" w:themeColor="text1"/>
        </w:rPr>
      </w:pPr>
    </w:p>
    <w:p w14:paraId="4F9C01B2" w14:textId="77777777" w:rsidR="00C44A9C" w:rsidRPr="00C21C91" w:rsidRDefault="00C44A9C" w:rsidP="00C44A9C">
      <w:pPr>
        <w:jc w:val="both"/>
        <w:rPr>
          <w:color w:val="000000" w:themeColor="text1"/>
        </w:rPr>
      </w:pPr>
    </w:p>
    <w:p w14:paraId="44689439" w14:textId="77777777" w:rsidR="00C44A9C" w:rsidRPr="00C21C91" w:rsidRDefault="00C44A9C" w:rsidP="00C44A9C">
      <w:pPr>
        <w:jc w:val="both"/>
        <w:rPr>
          <w:color w:val="000000" w:themeColor="text1"/>
        </w:rPr>
      </w:pPr>
    </w:p>
    <w:p w14:paraId="779503B7" w14:textId="77777777" w:rsidR="00C44A9C" w:rsidRPr="00C21C91" w:rsidRDefault="00C44A9C" w:rsidP="00C44A9C">
      <w:pPr>
        <w:jc w:val="both"/>
        <w:rPr>
          <w:color w:val="000000" w:themeColor="text1"/>
        </w:rPr>
      </w:pPr>
    </w:p>
    <w:p w14:paraId="1D3720C6" w14:textId="77777777" w:rsidR="00C44A9C" w:rsidRPr="00C21C91" w:rsidRDefault="00C44A9C" w:rsidP="00C44A9C">
      <w:pPr>
        <w:jc w:val="both"/>
        <w:rPr>
          <w:color w:val="000000" w:themeColor="text1"/>
        </w:rPr>
      </w:pPr>
    </w:p>
    <w:p w14:paraId="45D3B258" w14:textId="77777777" w:rsidR="00C44A9C" w:rsidRPr="00C21C91" w:rsidRDefault="00C44A9C" w:rsidP="00C44A9C">
      <w:pPr>
        <w:jc w:val="both"/>
        <w:rPr>
          <w:color w:val="000000" w:themeColor="text1"/>
        </w:rPr>
      </w:pPr>
    </w:p>
    <w:p w14:paraId="39F45C43" w14:textId="77777777" w:rsidR="00C44A9C" w:rsidRPr="00C21C91" w:rsidRDefault="00C44A9C" w:rsidP="00C44A9C">
      <w:pPr>
        <w:jc w:val="both"/>
        <w:rPr>
          <w:color w:val="000000" w:themeColor="text1"/>
        </w:rPr>
      </w:pPr>
    </w:p>
    <w:p w14:paraId="665AD6FE" w14:textId="77777777" w:rsidR="00C44A9C" w:rsidRPr="00C21C91" w:rsidRDefault="00C44A9C" w:rsidP="00C44A9C">
      <w:pPr>
        <w:jc w:val="both"/>
        <w:rPr>
          <w:color w:val="000000" w:themeColor="text1"/>
        </w:rPr>
      </w:pPr>
    </w:p>
    <w:p w14:paraId="23CCE480" w14:textId="77777777" w:rsidR="00C44A9C" w:rsidRPr="00C21C91" w:rsidRDefault="00C44A9C" w:rsidP="00C44A9C">
      <w:pPr>
        <w:jc w:val="both"/>
        <w:rPr>
          <w:color w:val="000000" w:themeColor="text1"/>
        </w:rPr>
      </w:pPr>
    </w:p>
    <w:p w14:paraId="30D561A9" w14:textId="77777777" w:rsidR="00C44A9C" w:rsidRPr="00C21C91" w:rsidRDefault="00C44A9C" w:rsidP="00C44A9C">
      <w:pPr>
        <w:jc w:val="both"/>
        <w:rPr>
          <w:color w:val="000000" w:themeColor="text1"/>
        </w:rPr>
      </w:pPr>
    </w:p>
    <w:p w14:paraId="613897EF" w14:textId="77777777" w:rsidR="00C44A9C" w:rsidRPr="00C21C91" w:rsidRDefault="00C44A9C" w:rsidP="00C44A9C">
      <w:pPr>
        <w:jc w:val="both"/>
        <w:rPr>
          <w:color w:val="000000" w:themeColor="text1"/>
        </w:rPr>
      </w:pPr>
    </w:p>
    <w:p w14:paraId="7D0A84A1" w14:textId="77777777" w:rsidR="00C44A9C" w:rsidRPr="00C21C91" w:rsidRDefault="00C44A9C" w:rsidP="00C44A9C">
      <w:pPr>
        <w:jc w:val="both"/>
        <w:rPr>
          <w:color w:val="000000" w:themeColor="text1"/>
        </w:rPr>
      </w:pPr>
    </w:p>
    <w:p w14:paraId="68614D4D" w14:textId="77777777" w:rsidR="00C44A9C" w:rsidRPr="00C21C91" w:rsidRDefault="00C44A9C" w:rsidP="00C44A9C">
      <w:pPr>
        <w:jc w:val="both"/>
        <w:rPr>
          <w:color w:val="000000" w:themeColor="text1"/>
        </w:rPr>
      </w:pPr>
    </w:p>
    <w:p w14:paraId="54480C10" w14:textId="77777777" w:rsidR="00C44A9C" w:rsidRPr="00C21C91" w:rsidRDefault="00C44A9C" w:rsidP="00C44A9C">
      <w:pPr>
        <w:jc w:val="both"/>
        <w:rPr>
          <w:color w:val="000000" w:themeColor="text1"/>
        </w:rPr>
      </w:pPr>
    </w:p>
    <w:p w14:paraId="057F9B72" w14:textId="77777777" w:rsidR="00C44A9C" w:rsidRPr="00C21C91" w:rsidRDefault="00C44A9C" w:rsidP="00C44A9C">
      <w:pPr>
        <w:jc w:val="both"/>
        <w:rPr>
          <w:color w:val="000000" w:themeColor="text1"/>
        </w:rPr>
      </w:pPr>
    </w:p>
    <w:p w14:paraId="0CF15043" w14:textId="77777777" w:rsidR="00C44A9C" w:rsidRPr="00C21C91" w:rsidRDefault="00C44A9C" w:rsidP="00C44A9C">
      <w:pPr>
        <w:jc w:val="both"/>
        <w:rPr>
          <w:color w:val="000000" w:themeColor="text1"/>
        </w:rPr>
      </w:pPr>
    </w:p>
    <w:p w14:paraId="0C4FEE74" w14:textId="77777777" w:rsidR="00C44A9C" w:rsidRPr="00C21C91" w:rsidRDefault="00C44A9C" w:rsidP="00C44A9C">
      <w:pPr>
        <w:jc w:val="both"/>
        <w:rPr>
          <w:color w:val="000000" w:themeColor="text1"/>
        </w:rPr>
      </w:pPr>
    </w:p>
    <w:p w14:paraId="2A54CD55" w14:textId="77777777" w:rsidR="00C44A9C" w:rsidRPr="00C21C91" w:rsidRDefault="00C44A9C" w:rsidP="00C44A9C">
      <w:pPr>
        <w:jc w:val="both"/>
        <w:rPr>
          <w:color w:val="000000" w:themeColor="text1"/>
        </w:rPr>
      </w:pPr>
    </w:p>
    <w:p w14:paraId="08B76DC3" w14:textId="77777777" w:rsidR="00C44A9C" w:rsidRPr="00C21C91" w:rsidRDefault="00C44A9C" w:rsidP="00C44A9C">
      <w:pPr>
        <w:jc w:val="both"/>
        <w:rPr>
          <w:color w:val="000000" w:themeColor="text1"/>
        </w:rPr>
      </w:pPr>
    </w:p>
    <w:p w14:paraId="4B856751" w14:textId="77777777" w:rsidR="00C44A9C" w:rsidRPr="00C21C91" w:rsidRDefault="00C44A9C" w:rsidP="00C44A9C">
      <w:pPr>
        <w:jc w:val="both"/>
        <w:rPr>
          <w:color w:val="000000" w:themeColor="text1"/>
        </w:rPr>
      </w:pPr>
    </w:p>
    <w:p w14:paraId="4CEEAE71" w14:textId="77777777" w:rsidR="00C44A9C" w:rsidRPr="00C21C91" w:rsidRDefault="00C44A9C" w:rsidP="00C44A9C">
      <w:pPr>
        <w:jc w:val="both"/>
        <w:rPr>
          <w:color w:val="000000" w:themeColor="text1"/>
        </w:rPr>
      </w:pPr>
    </w:p>
    <w:p w14:paraId="4F5110BA" w14:textId="77777777" w:rsidR="00C44A9C" w:rsidRPr="00C21C91" w:rsidRDefault="00C44A9C" w:rsidP="00C44A9C">
      <w:pPr>
        <w:jc w:val="both"/>
        <w:rPr>
          <w:color w:val="000000" w:themeColor="text1"/>
        </w:rPr>
      </w:pPr>
    </w:p>
    <w:p w14:paraId="12B3DFC1" w14:textId="77777777" w:rsidR="00C44A9C" w:rsidRPr="00C21C91" w:rsidRDefault="00C44A9C" w:rsidP="00C44A9C">
      <w:pPr>
        <w:jc w:val="both"/>
        <w:rPr>
          <w:color w:val="000000" w:themeColor="text1"/>
        </w:rPr>
      </w:pPr>
    </w:p>
    <w:p w14:paraId="01325E1F" w14:textId="77777777" w:rsidR="00C44A9C" w:rsidRPr="00C21C91" w:rsidRDefault="00C44A9C" w:rsidP="00C44A9C">
      <w:pPr>
        <w:jc w:val="both"/>
        <w:rPr>
          <w:color w:val="000000" w:themeColor="text1"/>
        </w:rPr>
      </w:pPr>
    </w:p>
    <w:p w14:paraId="4327C4F9" w14:textId="77777777" w:rsidR="00C44A9C" w:rsidRPr="00C21C91" w:rsidRDefault="00C44A9C" w:rsidP="00C44A9C">
      <w:pPr>
        <w:jc w:val="both"/>
        <w:rPr>
          <w:color w:val="000000" w:themeColor="text1"/>
        </w:rPr>
      </w:pPr>
    </w:p>
    <w:p w14:paraId="42DFE1B4" w14:textId="77777777" w:rsidR="00C44A9C" w:rsidRPr="00C21C91" w:rsidRDefault="00C44A9C" w:rsidP="00C44A9C">
      <w:pPr>
        <w:jc w:val="both"/>
        <w:rPr>
          <w:color w:val="000000" w:themeColor="text1"/>
        </w:rPr>
      </w:pPr>
    </w:p>
    <w:p w14:paraId="09909275" w14:textId="77777777" w:rsidR="00C44A9C" w:rsidRPr="00C21C91" w:rsidRDefault="00C44A9C" w:rsidP="00C44A9C">
      <w:pPr>
        <w:jc w:val="both"/>
        <w:rPr>
          <w:color w:val="000000" w:themeColor="text1"/>
        </w:rPr>
      </w:pPr>
    </w:p>
    <w:p w14:paraId="1E7BBD03" w14:textId="77777777" w:rsidR="00C44A9C" w:rsidRPr="00C21C91" w:rsidRDefault="00C44A9C" w:rsidP="00C44A9C">
      <w:pPr>
        <w:jc w:val="both"/>
        <w:rPr>
          <w:color w:val="000000" w:themeColor="text1"/>
        </w:rPr>
      </w:pPr>
    </w:p>
    <w:p w14:paraId="5A4F5CEC" w14:textId="0A4F47A2" w:rsidR="00C44A9C" w:rsidRPr="00C21C91" w:rsidRDefault="00C44A9C" w:rsidP="00C44A9C">
      <w:pPr>
        <w:jc w:val="both"/>
        <w:rPr>
          <w:color w:val="000000" w:themeColor="text1"/>
        </w:rPr>
        <w:sectPr w:rsidR="00C44A9C" w:rsidRPr="00C21C91" w:rsidSect="005506AF">
          <w:type w:val="continuous"/>
          <w:pgSz w:w="11906" w:h="16838" w:code="9"/>
          <w:pgMar w:top="1080" w:right="907" w:bottom="1440" w:left="907" w:header="720" w:footer="720" w:gutter="0"/>
          <w:cols w:num="2" w:space="360"/>
          <w:docGrid w:linePitch="360"/>
        </w:sectPr>
      </w:pPr>
    </w:p>
    <w:p w14:paraId="556E6F01" w14:textId="628DA62E" w:rsidR="009303D9" w:rsidRPr="00C21C91" w:rsidRDefault="009303D9" w:rsidP="00C44A9C">
      <w:pPr>
        <w:pStyle w:val="Heading5"/>
        <w:jc w:val="both"/>
        <w:rPr>
          <w:color w:val="000000" w:themeColor="text1"/>
        </w:rPr>
      </w:pPr>
      <w:r w:rsidRPr="00C21C91">
        <w:rPr>
          <w:color w:val="000000" w:themeColor="text1"/>
        </w:rPr>
        <w:t>References</w:t>
      </w:r>
    </w:p>
    <w:p w14:paraId="08A550A9" w14:textId="77777777" w:rsidR="009303D9" w:rsidRPr="00C21C91" w:rsidRDefault="009303D9" w:rsidP="00836367">
      <w:pPr>
        <w:pStyle w:val="references"/>
        <w:numPr>
          <w:ilvl w:val="0"/>
          <w:numId w:val="0"/>
        </w:numPr>
        <w:ind w:left="360" w:hanging="360"/>
        <w:rPr>
          <w:color w:val="000000" w:themeColor="text1"/>
        </w:rPr>
      </w:pPr>
    </w:p>
    <w:p w14:paraId="491407F6" w14:textId="77777777" w:rsidR="00DF5886" w:rsidRPr="00C21C91" w:rsidRDefault="002440B0" w:rsidP="003D7034">
      <w:pPr>
        <w:widowControl w:val="0"/>
        <w:autoSpaceDE w:val="0"/>
        <w:autoSpaceDN w:val="0"/>
        <w:adjustRightInd w:val="0"/>
        <w:spacing w:after="40"/>
        <w:jc w:val="both"/>
        <w:rPr>
          <w:noProof/>
          <w:color w:val="000000" w:themeColor="text1"/>
        </w:rPr>
      </w:pPr>
      <w:r w:rsidRPr="00C21C91">
        <w:rPr>
          <w:b/>
          <w:color w:val="000000" w:themeColor="text1"/>
          <w:spacing w:val="-1"/>
          <w:lang w:val="x-none" w:eastAsia="x-none"/>
        </w:rPr>
        <w:fldChar w:fldCharType="begin" w:fldLock="1"/>
      </w:r>
      <w:r w:rsidRPr="00C21C91">
        <w:rPr>
          <w:b/>
          <w:color w:val="000000" w:themeColor="text1"/>
          <w:spacing w:val="-1"/>
          <w:lang w:val="x-none" w:eastAsia="x-none"/>
        </w:rPr>
        <w:instrText xml:space="preserve">ADDIN Mendeley Bibliography CSL_BIBLIOGRAPHY </w:instrText>
      </w:r>
      <w:r w:rsidRPr="00C21C91">
        <w:rPr>
          <w:b/>
          <w:color w:val="000000" w:themeColor="text1"/>
          <w:spacing w:val="-1"/>
          <w:lang w:val="x-none" w:eastAsia="x-none"/>
        </w:rPr>
        <w:fldChar w:fldCharType="separate"/>
      </w:r>
      <w:r w:rsidR="00DF5886" w:rsidRPr="00C21C91">
        <w:rPr>
          <w:noProof/>
          <w:color w:val="000000" w:themeColor="text1"/>
        </w:rPr>
        <w:t xml:space="preserve">Ackerson, J. M., Dave, R. and Seliya, N. (2021) ‘Applications of recurrent neural network for biometric authentication \&amp; anomaly detection’, </w:t>
      </w:r>
      <w:r w:rsidR="00DF5886" w:rsidRPr="00C21C91">
        <w:rPr>
          <w:i/>
          <w:iCs/>
          <w:noProof/>
          <w:color w:val="000000" w:themeColor="text1"/>
        </w:rPr>
        <w:t>Information</w:t>
      </w:r>
      <w:r w:rsidR="00DF5886" w:rsidRPr="00C21C91">
        <w:rPr>
          <w:noProof/>
          <w:color w:val="000000" w:themeColor="text1"/>
        </w:rPr>
        <w:t>, 12(7), p. 272.</w:t>
      </w:r>
    </w:p>
    <w:p w14:paraId="2082346C"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kb\iy\ik, H. and Yavuz, H. (2021) ‘Artificial neural network application for aerodynamics of an airfoil equipped with plasma actuators’, </w:t>
      </w:r>
      <w:r w:rsidRPr="00C21C91">
        <w:rPr>
          <w:i/>
          <w:iCs/>
          <w:noProof/>
          <w:color w:val="000000" w:themeColor="text1"/>
        </w:rPr>
        <w:t>Journal of Applied Fluid Mechanics</w:t>
      </w:r>
      <w:r w:rsidRPr="00C21C91">
        <w:rPr>
          <w:noProof/>
          <w:color w:val="000000" w:themeColor="text1"/>
        </w:rPr>
        <w:t>, 14(4), pp. 1165–1181.</w:t>
      </w:r>
    </w:p>
    <w:p w14:paraId="3E21D4B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kbari, M. and Do, T. N. A. (2021) ‘A systematic review of machine learning in logistics and supply chain management: current trends and future directions’, </w:t>
      </w:r>
      <w:r w:rsidRPr="00C21C91">
        <w:rPr>
          <w:i/>
          <w:iCs/>
          <w:noProof/>
          <w:color w:val="000000" w:themeColor="text1"/>
        </w:rPr>
        <w:t>Benchmarking: An International Journal</w:t>
      </w:r>
      <w:r w:rsidRPr="00C21C91">
        <w:rPr>
          <w:noProof/>
          <w:color w:val="000000" w:themeColor="text1"/>
        </w:rPr>
        <w:t>.</w:t>
      </w:r>
    </w:p>
    <w:p w14:paraId="28D4E31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ria, M. and Cuccurullo, C. (2017) ‘bibliometrix: An R-tool for comprehensive science mapping analysis’, </w:t>
      </w:r>
      <w:r w:rsidRPr="00C21C91">
        <w:rPr>
          <w:i/>
          <w:iCs/>
          <w:noProof/>
          <w:color w:val="000000" w:themeColor="text1"/>
        </w:rPr>
        <w:t>Journal of informetrics</w:t>
      </w:r>
      <w:r w:rsidRPr="00C21C91">
        <w:rPr>
          <w:noProof/>
          <w:color w:val="000000" w:themeColor="text1"/>
        </w:rPr>
        <w:t>, 11(4), pp. 959–975.</w:t>
      </w:r>
    </w:p>
    <w:p w14:paraId="0A18155D"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kbari, M. and Do, T.N.A. (2021) ‘A systematic review of machine learning in logistics and supply chain management: current trends and future directions’, </w:t>
      </w:r>
      <w:r w:rsidRPr="00C21C91">
        <w:rPr>
          <w:i/>
          <w:iCs/>
          <w:noProof/>
          <w:color w:val="000000" w:themeColor="text1"/>
        </w:rPr>
        <w:t>Benchmarking: An International Journal</w:t>
      </w:r>
      <w:r w:rsidRPr="00C21C91">
        <w:rPr>
          <w:noProof/>
          <w:color w:val="000000" w:themeColor="text1"/>
        </w:rPr>
        <w:t xml:space="preserve"> [Preprint].</w:t>
      </w:r>
    </w:p>
    <w:p w14:paraId="58F852DF"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Abdi, H. and Williams, L.J., 2010. Principal component analysis. </w:t>
      </w:r>
      <w:r w:rsidRPr="00C21C91">
        <w:rPr>
          <w:i/>
          <w:iCs/>
          <w:color w:val="000000" w:themeColor="text1"/>
          <w:shd w:val="clear" w:color="auto" w:fill="FFFFFF"/>
        </w:rPr>
        <w:t>Wiley interdisciplinary reviews: computational statistics</w:t>
      </w:r>
      <w:r w:rsidRPr="00C21C91">
        <w:rPr>
          <w:color w:val="000000" w:themeColor="text1"/>
          <w:shd w:val="clear" w:color="auto" w:fill="FFFFFF"/>
        </w:rPr>
        <w:t>, </w:t>
      </w:r>
      <w:r w:rsidRPr="00C21C91">
        <w:rPr>
          <w:i/>
          <w:iCs/>
          <w:color w:val="000000" w:themeColor="text1"/>
          <w:shd w:val="clear" w:color="auto" w:fill="FFFFFF"/>
        </w:rPr>
        <w:t>2</w:t>
      </w:r>
      <w:r w:rsidRPr="00C21C91">
        <w:rPr>
          <w:color w:val="000000" w:themeColor="text1"/>
          <w:shd w:val="clear" w:color="auto" w:fill="FFFFFF"/>
        </w:rPr>
        <w:t>(4), pp.433-459.</w:t>
      </w:r>
    </w:p>
    <w:p w14:paraId="499016C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ria, M. and Cuccurullo, C. (2017) ‘bibliometrix: An R-tool for comprehensive science mapping analysis’, </w:t>
      </w:r>
      <w:r w:rsidRPr="00C21C91">
        <w:rPr>
          <w:i/>
          <w:iCs/>
          <w:noProof/>
          <w:color w:val="000000" w:themeColor="text1"/>
        </w:rPr>
        <w:t>Journal of informetrics</w:t>
      </w:r>
      <w:r w:rsidRPr="00C21C91">
        <w:rPr>
          <w:noProof/>
          <w:color w:val="000000" w:themeColor="text1"/>
        </w:rPr>
        <w:t>, 11(4), pp. 959–975.</w:t>
      </w:r>
    </w:p>
    <w:p w14:paraId="37C74529"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als, L. and Turkulainen, V. (2017) ‘Achieving efficiency and effectiveness in Purchasing and Supply Management: Organization design and outsourcing’, </w:t>
      </w:r>
      <w:r w:rsidRPr="00C21C91">
        <w:rPr>
          <w:i/>
          <w:iCs/>
          <w:noProof/>
          <w:color w:val="000000" w:themeColor="text1"/>
        </w:rPr>
        <w:t>Journal of Purchasing and Supply Management</w:t>
      </w:r>
      <w:r w:rsidRPr="00C21C91">
        <w:rPr>
          <w:noProof/>
          <w:color w:val="000000" w:themeColor="text1"/>
        </w:rPr>
        <w:t>, 23(4), pp. 256–267.</w:t>
      </w:r>
    </w:p>
    <w:p w14:paraId="72B50072"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Biau, G. and Scornet, E., 2016. A random forest guided tour. </w:t>
      </w:r>
      <w:r w:rsidRPr="00C21C91">
        <w:rPr>
          <w:i/>
          <w:iCs/>
          <w:color w:val="000000" w:themeColor="text1"/>
          <w:shd w:val="clear" w:color="auto" w:fill="FFFFFF"/>
        </w:rPr>
        <w:t>Test</w:t>
      </w:r>
      <w:r w:rsidRPr="00C21C91">
        <w:rPr>
          <w:color w:val="000000" w:themeColor="text1"/>
          <w:shd w:val="clear" w:color="auto" w:fill="FFFFFF"/>
        </w:rPr>
        <w:t>, </w:t>
      </w:r>
      <w:r w:rsidRPr="00C21C91">
        <w:rPr>
          <w:i/>
          <w:iCs/>
          <w:color w:val="000000" w:themeColor="text1"/>
          <w:shd w:val="clear" w:color="auto" w:fill="FFFFFF"/>
        </w:rPr>
        <w:t>25</w:t>
      </w:r>
      <w:r w:rsidRPr="00C21C91">
        <w:rPr>
          <w:color w:val="000000" w:themeColor="text1"/>
          <w:shd w:val="clear" w:color="auto" w:fill="FFFFFF"/>
        </w:rPr>
        <w:t>(2), pp.197-227.</w:t>
      </w:r>
    </w:p>
    <w:p w14:paraId="71AEE0D5"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andte, H. (2007) </w:t>
      </w:r>
      <w:r w:rsidRPr="00C21C91">
        <w:rPr>
          <w:i/>
          <w:iCs/>
          <w:noProof/>
          <w:color w:val="000000" w:themeColor="text1"/>
        </w:rPr>
        <w:t>Komplexität in Organisationen: organisationstheoretische Betrachtungen und agentenbasierte Simulation</w:t>
      </w:r>
      <w:r w:rsidRPr="00C21C91">
        <w:rPr>
          <w:noProof/>
          <w:color w:val="000000" w:themeColor="text1"/>
        </w:rPr>
        <w:t>. Springer-Verlag.</w:t>
      </w:r>
    </w:p>
    <w:p w14:paraId="5CF4355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anerjee, I. </w:t>
      </w:r>
      <w:r w:rsidRPr="00C21C91">
        <w:rPr>
          <w:i/>
          <w:iCs/>
          <w:noProof/>
          <w:color w:val="000000" w:themeColor="text1"/>
        </w:rPr>
        <w:t>et al.</w:t>
      </w:r>
      <w:r w:rsidRPr="00C21C91">
        <w:rPr>
          <w:noProof/>
          <w:color w:val="000000" w:themeColor="text1"/>
        </w:rPr>
        <w:t xml:space="preserve"> (2019) ‘Comparative effectiveness of convolutional neural network (CNN) and recurrent neural network (RNN) architectures for radiology text report classification’, </w:t>
      </w:r>
      <w:r w:rsidRPr="00C21C91">
        <w:rPr>
          <w:i/>
          <w:iCs/>
          <w:noProof/>
          <w:color w:val="000000" w:themeColor="text1"/>
        </w:rPr>
        <w:t>Artificial intelligence in medicine</w:t>
      </w:r>
      <w:r w:rsidRPr="00C21C91">
        <w:rPr>
          <w:noProof/>
          <w:color w:val="000000" w:themeColor="text1"/>
        </w:rPr>
        <w:t>, 97, pp. 79–88.</w:t>
      </w:r>
    </w:p>
    <w:p w14:paraId="1FAEAB5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ishop, C. M. (1994) ‘Neural networks and their applications’, </w:t>
      </w:r>
      <w:r w:rsidRPr="00C21C91">
        <w:rPr>
          <w:i/>
          <w:iCs/>
          <w:noProof/>
          <w:color w:val="000000" w:themeColor="text1"/>
        </w:rPr>
        <w:t>Review of scientific instruments</w:t>
      </w:r>
      <w:r w:rsidRPr="00C21C91">
        <w:rPr>
          <w:noProof/>
          <w:color w:val="000000" w:themeColor="text1"/>
        </w:rPr>
        <w:t>, 65(6), pp. 1803–1832.</w:t>
      </w:r>
    </w:p>
    <w:p w14:paraId="52D1E512"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ox, G. E., Jenkins, G. M. and Reinsel, G. (1970) ‘Time series analysis: forecasting and control Holden-day San </w:t>
      </w:r>
      <w:r w:rsidRPr="00C21C91">
        <w:rPr>
          <w:noProof/>
          <w:color w:val="000000" w:themeColor="text1"/>
        </w:rPr>
        <w:t>Francisco 1970’.</w:t>
      </w:r>
    </w:p>
    <w:p w14:paraId="594DBA2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urges, C. J. C. (1998) ‘A tutorial on support vector machines for pattern recognition’, </w:t>
      </w:r>
      <w:r w:rsidRPr="00C21C91">
        <w:rPr>
          <w:i/>
          <w:iCs/>
          <w:noProof/>
          <w:color w:val="000000" w:themeColor="text1"/>
        </w:rPr>
        <w:t>Data mining and knowledge discovery</w:t>
      </w:r>
      <w:r w:rsidRPr="00C21C91">
        <w:rPr>
          <w:noProof/>
          <w:color w:val="000000" w:themeColor="text1"/>
        </w:rPr>
        <w:t>, 2(2), pp. 121–167.</w:t>
      </w:r>
    </w:p>
    <w:p w14:paraId="033A11B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hen, J. </w:t>
      </w:r>
      <w:r w:rsidRPr="00C21C91">
        <w:rPr>
          <w:i/>
          <w:iCs/>
          <w:noProof/>
          <w:color w:val="000000" w:themeColor="text1"/>
        </w:rPr>
        <w:t>et al.</w:t>
      </w:r>
      <w:r w:rsidRPr="00C21C91">
        <w:rPr>
          <w:noProof/>
          <w:color w:val="000000" w:themeColor="text1"/>
        </w:rPr>
        <w:t xml:space="preserve"> (2019) ‘Gated recurrent unit based recurrent neural network for remaining useful life prediction of nonlinear deterioration process’, </w:t>
      </w:r>
      <w:r w:rsidRPr="00C21C91">
        <w:rPr>
          <w:i/>
          <w:iCs/>
          <w:noProof/>
          <w:color w:val="000000" w:themeColor="text1"/>
        </w:rPr>
        <w:t>Reliability Engineering \&amp; System Safety</w:t>
      </w:r>
      <w:r w:rsidRPr="00C21C91">
        <w:rPr>
          <w:noProof/>
          <w:color w:val="000000" w:themeColor="text1"/>
        </w:rPr>
        <w:t>, 185, pp. 372–382.</w:t>
      </w:r>
    </w:p>
    <w:p w14:paraId="65C73DC6"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hu, Y. </w:t>
      </w:r>
      <w:r w:rsidRPr="00C21C91">
        <w:rPr>
          <w:i/>
          <w:iCs/>
          <w:noProof/>
          <w:color w:val="000000" w:themeColor="text1"/>
        </w:rPr>
        <w:t>et al.</w:t>
      </w:r>
      <w:r w:rsidRPr="00C21C91">
        <w:rPr>
          <w:noProof/>
          <w:color w:val="000000" w:themeColor="text1"/>
        </w:rPr>
        <w:t xml:space="preserve"> (2018) ‘Multilayer hybrid deep-learning method for waste classification and recycling’, </w:t>
      </w:r>
      <w:r w:rsidRPr="00C21C91">
        <w:rPr>
          <w:i/>
          <w:iCs/>
          <w:noProof/>
          <w:color w:val="000000" w:themeColor="text1"/>
        </w:rPr>
        <w:t>Computational Intelligence and Neuroscience</w:t>
      </w:r>
      <w:r w:rsidRPr="00C21C91">
        <w:rPr>
          <w:noProof/>
          <w:color w:val="000000" w:themeColor="text1"/>
        </w:rPr>
        <w:t>, 2018.</w:t>
      </w:r>
    </w:p>
    <w:p w14:paraId="2799C507"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hu, Y., Fei, J. and Hou, S. (2019) ‘Adaptive global sliding-mode control for dynamic systems using double hidden layer recurrent neural network structure’, </w:t>
      </w:r>
      <w:r w:rsidRPr="00C21C91">
        <w:rPr>
          <w:i/>
          <w:iCs/>
          <w:noProof/>
          <w:color w:val="000000" w:themeColor="text1"/>
        </w:rPr>
        <w:t>IEEE transactions on neural networks and learning systems</w:t>
      </w:r>
      <w:r w:rsidRPr="00C21C91">
        <w:rPr>
          <w:noProof/>
          <w:color w:val="000000" w:themeColor="text1"/>
        </w:rPr>
        <w:t>, 31(4), pp. 1297–1309.</w:t>
      </w:r>
    </w:p>
    <w:p w14:paraId="51285DD5"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ollin, J., Eloranta, E. and Holmström, J. (2009) ‘How to design the right supply chains for your customers’, </w:t>
      </w:r>
      <w:r w:rsidRPr="00C21C91">
        <w:rPr>
          <w:i/>
          <w:iCs/>
          <w:noProof/>
          <w:color w:val="000000" w:themeColor="text1"/>
        </w:rPr>
        <w:t>Supply Chain Management: An International Journal</w:t>
      </w:r>
      <w:r w:rsidRPr="00C21C91">
        <w:rPr>
          <w:noProof/>
          <w:color w:val="000000" w:themeColor="text1"/>
        </w:rPr>
        <w:t>.</w:t>
      </w:r>
    </w:p>
    <w:p w14:paraId="14A48860" w14:textId="77777777" w:rsidR="003D7034" w:rsidRPr="00C21C91" w:rsidRDefault="003D7034" w:rsidP="003D7034">
      <w:pPr>
        <w:widowControl w:val="0"/>
        <w:autoSpaceDE w:val="0"/>
        <w:autoSpaceDN w:val="0"/>
        <w:adjustRightInd w:val="0"/>
        <w:spacing w:after="40"/>
        <w:jc w:val="both"/>
        <w:rPr>
          <w:noProof/>
          <w:color w:val="000000" w:themeColor="text1"/>
        </w:rPr>
      </w:pPr>
      <w:bookmarkStart w:id="3" w:name="OLE_LINK53"/>
      <w:bookmarkStart w:id="4" w:name="OLE_LINK54"/>
      <w:r w:rsidRPr="00C21C91">
        <w:rPr>
          <w:noProof/>
          <w:color w:val="000000" w:themeColor="text1"/>
        </w:rPr>
        <w:t xml:space="preserve">Akbari, M. and Do, T.N.A. (2021) ‘A systematic review of machine learning in logistics and supply chain management: current trends and future directions’, </w:t>
      </w:r>
      <w:r w:rsidRPr="00C21C91">
        <w:rPr>
          <w:i/>
          <w:iCs/>
          <w:noProof/>
          <w:color w:val="000000" w:themeColor="text1"/>
        </w:rPr>
        <w:t>Benchmarking: An International Journal</w:t>
      </w:r>
      <w:r w:rsidRPr="00C21C91">
        <w:rPr>
          <w:noProof/>
          <w:color w:val="000000" w:themeColor="text1"/>
        </w:rPr>
        <w:t xml:space="preserve"> [Preprint].</w:t>
      </w:r>
    </w:p>
    <w:p w14:paraId="0710961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Abdi, H. and Williams, L.J., 2010. Principal component analysis. </w:t>
      </w:r>
      <w:r w:rsidRPr="00C21C91">
        <w:rPr>
          <w:i/>
          <w:iCs/>
          <w:color w:val="000000" w:themeColor="text1"/>
          <w:shd w:val="clear" w:color="auto" w:fill="FFFFFF"/>
        </w:rPr>
        <w:t>Wiley interdisciplinary reviews: computational statistics</w:t>
      </w:r>
      <w:r w:rsidRPr="00C21C91">
        <w:rPr>
          <w:color w:val="000000" w:themeColor="text1"/>
          <w:shd w:val="clear" w:color="auto" w:fill="FFFFFF"/>
        </w:rPr>
        <w:t>, </w:t>
      </w:r>
      <w:r w:rsidRPr="00C21C91">
        <w:rPr>
          <w:i/>
          <w:iCs/>
          <w:color w:val="000000" w:themeColor="text1"/>
          <w:shd w:val="clear" w:color="auto" w:fill="FFFFFF"/>
        </w:rPr>
        <w:t>2</w:t>
      </w:r>
      <w:r w:rsidRPr="00C21C91">
        <w:rPr>
          <w:color w:val="000000" w:themeColor="text1"/>
          <w:shd w:val="clear" w:color="auto" w:fill="FFFFFF"/>
        </w:rPr>
        <w:t>(4), pp.433-459.</w:t>
      </w:r>
    </w:p>
    <w:p w14:paraId="225B4B5F"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ria, M. and Cuccurullo, C. (2017) ‘bibliometrix: An R-tool for comprehensive science mapping analysis’, </w:t>
      </w:r>
      <w:r w:rsidRPr="00C21C91">
        <w:rPr>
          <w:i/>
          <w:iCs/>
          <w:noProof/>
          <w:color w:val="000000" w:themeColor="text1"/>
        </w:rPr>
        <w:t>Journal of informetrics</w:t>
      </w:r>
      <w:r w:rsidRPr="00C21C91">
        <w:rPr>
          <w:noProof/>
          <w:color w:val="000000" w:themeColor="text1"/>
        </w:rPr>
        <w:t>, 11(4), pp. 959–975.</w:t>
      </w:r>
    </w:p>
    <w:p w14:paraId="236752E1"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als, L. and Turkulainen, V. (2017) ‘Achieving efficiency and effectiveness in Purchasing and Supply Management: Organization design and outsourcing’, </w:t>
      </w:r>
      <w:r w:rsidRPr="00C21C91">
        <w:rPr>
          <w:i/>
          <w:iCs/>
          <w:noProof/>
          <w:color w:val="000000" w:themeColor="text1"/>
        </w:rPr>
        <w:t>Journal of Purchasing and Supply Management</w:t>
      </w:r>
      <w:r w:rsidRPr="00C21C91">
        <w:rPr>
          <w:noProof/>
          <w:color w:val="000000" w:themeColor="text1"/>
        </w:rPr>
        <w:t>, 23(4), pp. 256–267.</w:t>
      </w:r>
    </w:p>
    <w:p w14:paraId="4DE353A2"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Biau, G. and Scornet, E., 2016. A random forest guided tour. </w:t>
      </w:r>
      <w:r w:rsidRPr="00C21C91">
        <w:rPr>
          <w:i/>
          <w:iCs/>
          <w:color w:val="000000" w:themeColor="text1"/>
          <w:shd w:val="clear" w:color="auto" w:fill="FFFFFF"/>
        </w:rPr>
        <w:t>Test</w:t>
      </w:r>
      <w:r w:rsidRPr="00C21C91">
        <w:rPr>
          <w:color w:val="000000" w:themeColor="text1"/>
          <w:shd w:val="clear" w:color="auto" w:fill="FFFFFF"/>
        </w:rPr>
        <w:t>, </w:t>
      </w:r>
      <w:r w:rsidRPr="00C21C91">
        <w:rPr>
          <w:i/>
          <w:iCs/>
          <w:color w:val="000000" w:themeColor="text1"/>
          <w:shd w:val="clear" w:color="auto" w:fill="FFFFFF"/>
        </w:rPr>
        <w:t>25</w:t>
      </w:r>
      <w:r w:rsidRPr="00C21C91">
        <w:rPr>
          <w:color w:val="000000" w:themeColor="text1"/>
          <w:shd w:val="clear" w:color="auto" w:fill="FFFFFF"/>
        </w:rPr>
        <w:t>(2), pp.197-227.</w:t>
      </w:r>
    </w:p>
    <w:p w14:paraId="250C5C26"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orges, A.F.S. </w:t>
      </w:r>
      <w:r w:rsidRPr="00C21C91">
        <w:rPr>
          <w:i/>
          <w:iCs/>
          <w:noProof/>
          <w:color w:val="000000" w:themeColor="text1"/>
        </w:rPr>
        <w:t>et al.</w:t>
      </w:r>
      <w:r w:rsidRPr="00C21C91">
        <w:rPr>
          <w:noProof/>
          <w:color w:val="000000" w:themeColor="text1"/>
        </w:rPr>
        <w:t xml:space="preserve"> (2021) ‘The strategic use of artificial intelligence in the digital era: Systematic literature review and future research directions’, </w:t>
      </w:r>
      <w:r w:rsidRPr="00C21C91">
        <w:rPr>
          <w:i/>
          <w:iCs/>
          <w:noProof/>
          <w:color w:val="000000" w:themeColor="text1"/>
        </w:rPr>
        <w:t>International Journal of Information Management</w:t>
      </w:r>
      <w:r w:rsidRPr="00C21C91">
        <w:rPr>
          <w:noProof/>
          <w:color w:val="000000" w:themeColor="text1"/>
        </w:rPr>
        <w:t>, 57, p. 102225.</w:t>
      </w:r>
    </w:p>
    <w:p w14:paraId="6637DFAA" w14:textId="77777777" w:rsidR="003D7034" w:rsidRPr="00C21C91" w:rsidRDefault="003D7034" w:rsidP="003D7034">
      <w:pPr>
        <w:widowControl w:val="0"/>
        <w:autoSpaceDE w:val="0"/>
        <w:autoSpaceDN w:val="0"/>
        <w:adjustRightInd w:val="0"/>
        <w:spacing w:after="40"/>
        <w:jc w:val="both"/>
        <w:rPr>
          <w:noProof/>
          <w:color w:val="000000" w:themeColor="text1"/>
        </w:rPr>
      </w:pPr>
    </w:p>
    <w:p w14:paraId="088C7000" w14:textId="77777777" w:rsidR="003D7034" w:rsidRPr="00C21C91" w:rsidRDefault="003D7034" w:rsidP="003D7034">
      <w:pPr>
        <w:widowControl w:val="0"/>
        <w:autoSpaceDE w:val="0"/>
        <w:autoSpaceDN w:val="0"/>
        <w:adjustRightInd w:val="0"/>
        <w:spacing w:after="40"/>
        <w:jc w:val="both"/>
        <w:rPr>
          <w:color w:val="000000" w:themeColor="text1"/>
          <w:shd w:val="clear" w:color="auto" w:fill="FFFFFF"/>
        </w:rPr>
      </w:pPr>
      <w:r w:rsidRPr="00C21C91">
        <w:rPr>
          <w:color w:val="000000" w:themeColor="text1"/>
          <w:shd w:val="clear" w:color="auto" w:fill="FFFFFF"/>
        </w:rPr>
        <w:t>Bertolini, M., Mezzogori, D., Neroni, M. and Zammori, F., 2021. Machine Learning for industrial applications: A comprehensive literature review. </w:t>
      </w:r>
      <w:r w:rsidRPr="00C21C91">
        <w:rPr>
          <w:i/>
          <w:iCs/>
          <w:color w:val="000000" w:themeColor="text1"/>
          <w:shd w:val="clear" w:color="auto" w:fill="FFFFFF"/>
        </w:rPr>
        <w:t>Expert Systems with Applications</w:t>
      </w:r>
      <w:r w:rsidRPr="00C21C91">
        <w:rPr>
          <w:color w:val="000000" w:themeColor="text1"/>
          <w:shd w:val="clear" w:color="auto" w:fill="FFFFFF"/>
        </w:rPr>
        <w:t>, </w:t>
      </w:r>
      <w:r w:rsidRPr="00C21C91">
        <w:rPr>
          <w:i/>
          <w:iCs/>
          <w:color w:val="000000" w:themeColor="text1"/>
          <w:shd w:val="clear" w:color="auto" w:fill="FFFFFF"/>
        </w:rPr>
        <w:t>175</w:t>
      </w:r>
      <w:r w:rsidRPr="00C21C91">
        <w:rPr>
          <w:color w:val="000000" w:themeColor="text1"/>
          <w:shd w:val="clear" w:color="auto" w:fill="FFFFFF"/>
        </w:rPr>
        <w:t>, p.114820.</w:t>
      </w:r>
    </w:p>
    <w:bookmarkEnd w:id="3"/>
    <w:bookmarkEnd w:id="4"/>
    <w:p w14:paraId="0EB1716A" w14:textId="77777777" w:rsidR="003D7034" w:rsidRPr="00C21C91" w:rsidRDefault="003D7034" w:rsidP="003D7034">
      <w:pPr>
        <w:widowControl w:val="0"/>
        <w:autoSpaceDE w:val="0"/>
        <w:autoSpaceDN w:val="0"/>
        <w:adjustRightInd w:val="0"/>
        <w:spacing w:after="40"/>
        <w:jc w:val="both"/>
        <w:rPr>
          <w:noProof/>
          <w:color w:val="000000" w:themeColor="text1"/>
        </w:rPr>
      </w:pPr>
    </w:p>
    <w:p w14:paraId="4858B8F0"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astro, R.P.L.D., Armayor, D.P., Gómez, J.M., Mosquera, I.S. and Batista, J.A.D., 2009, September. Semantic </w:t>
      </w:r>
      <w:r w:rsidRPr="00C21C91">
        <w:rPr>
          <w:noProof/>
          <w:color w:val="000000" w:themeColor="text1"/>
        </w:rPr>
        <w:lastRenderedPageBreak/>
        <w:t xml:space="preserve">supported modeling and orchestration of logistic integrated processes, with focus on supply chain: Framework design. In </w:t>
      </w:r>
      <w:r w:rsidRPr="00C21C91">
        <w:rPr>
          <w:i/>
          <w:iCs/>
          <w:noProof/>
          <w:color w:val="000000" w:themeColor="text1"/>
        </w:rPr>
        <w:t>International Conference on ICT Innovations</w:t>
      </w:r>
      <w:r w:rsidRPr="00C21C91">
        <w:rPr>
          <w:noProof/>
          <w:color w:val="000000" w:themeColor="text1"/>
        </w:rPr>
        <w:t xml:space="preserve"> (pp. 285-294). Springer, Berlin, Heidelberg.</w:t>
      </w:r>
    </w:p>
    <w:p w14:paraId="505BC2B2"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ollin, J., Eloranta, E. and Holmström, J. (2009) ‘How to design the right supply chains for your customers’, </w:t>
      </w:r>
      <w:r w:rsidRPr="00C21C91">
        <w:rPr>
          <w:i/>
          <w:iCs/>
          <w:noProof/>
          <w:color w:val="000000" w:themeColor="text1"/>
        </w:rPr>
        <w:t>Supply Chain Management: An International Journal</w:t>
      </w:r>
      <w:r w:rsidRPr="00C21C91">
        <w:rPr>
          <w:noProof/>
          <w:color w:val="000000" w:themeColor="text1"/>
        </w:rPr>
        <w:t xml:space="preserve"> [Preprint].</w:t>
      </w:r>
    </w:p>
    <w:p w14:paraId="6B4915EE"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Dalmolen, S., Moonen, H.M., van Hillegersberg, J., Stoter, A.J.R. and Cornelisse, E., 2015, May. Supply chain orchestration and choreography: Programmable logistics using semantics. </w:t>
      </w:r>
      <w:r w:rsidRPr="00C21C91">
        <w:rPr>
          <w:i/>
          <w:iCs/>
          <w:noProof/>
          <w:color w:val="000000" w:themeColor="text1"/>
        </w:rPr>
        <w:t>In 2015 4th International Conference on Advanced Logistics and Transport (ICALT)</w:t>
      </w:r>
      <w:r w:rsidRPr="00C21C91">
        <w:rPr>
          <w:noProof/>
          <w:color w:val="000000" w:themeColor="text1"/>
        </w:rPr>
        <w:t xml:space="preserve"> (pp. 76-81). IEEE.</w:t>
      </w:r>
    </w:p>
    <w:p w14:paraId="6DDB418C"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Gholamian, M.R. and Taghanzadeh, A.H. (2017) ‘Integrated network design of wheat supply chain: A real case of Iran’, </w:t>
      </w:r>
      <w:r w:rsidRPr="00C21C91">
        <w:rPr>
          <w:i/>
          <w:iCs/>
          <w:noProof/>
          <w:color w:val="000000" w:themeColor="text1"/>
        </w:rPr>
        <w:t>Computers and Electronics in Agriculture</w:t>
      </w:r>
      <w:r w:rsidRPr="00C21C91">
        <w:rPr>
          <w:noProof/>
          <w:color w:val="000000" w:themeColor="text1"/>
        </w:rPr>
        <w:t>, 140, pp. 139–147.</w:t>
      </w:r>
    </w:p>
    <w:p w14:paraId="0F6E7BE4"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Han, C. and Zhang, Q. (2021) ‘Optimization of supply chain efficiency management based on machine learning and neural network’, </w:t>
      </w:r>
      <w:r w:rsidRPr="00C21C91">
        <w:rPr>
          <w:i/>
          <w:iCs/>
          <w:noProof/>
          <w:color w:val="000000" w:themeColor="text1"/>
        </w:rPr>
        <w:t>Neural Computing and Applications</w:t>
      </w:r>
      <w:r w:rsidRPr="00C21C91">
        <w:rPr>
          <w:noProof/>
          <w:color w:val="000000" w:themeColor="text1"/>
        </w:rPr>
        <w:t>, 33(5), pp. 1419–1433.</w:t>
      </w:r>
    </w:p>
    <w:p w14:paraId="1C93A030"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Hauser, F., Pomponne, V., Jiang, Z., Lamothe, J. and Benaben, F., 2017, June. Processes orchestration for preventing and managing shortages in a supply chain a dermo-cosmetics use case. </w:t>
      </w:r>
      <w:r w:rsidRPr="00C21C91">
        <w:rPr>
          <w:i/>
          <w:iCs/>
          <w:noProof/>
          <w:color w:val="000000" w:themeColor="text1"/>
        </w:rPr>
        <w:t>In 2017 International Conference on Engineering, Technology and Innovation</w:t>
      </w:r>
      <w:r w:rsidRPr="00C21C91">
        <w:rPr>
          <w:noProof/>
          <w:color w:val="000000" w:themeColor="text1"/>
        </w:rPr>
        <w:t xml:space="preserve"> (ICE/ITMC) (pp. 1227-1234). IEEE.</w:t>
      </w:r>
    </w:p>
    <w:p w14:paraId="66751A6A" w14:textId="77777777" w:rsidR="003D7034" w:rsidRPr="00C21C91" w:rsidRDefault="003D7034" w:rsidP="003D7034">
      <w:pPr>
        <w:widowControl w:val="0"/>
        <w:autoSpaceDE w:val="0"/>
        <w:autoSpaceDN w:val="0"/>
        <w:adjustRightInd w:val="0"/>
        <w:spacing w:after="40"/>
        <w:jc w:val="both"/>
        <w:rPr>
          <w:noProof/>
          <w:color w:val="000000" w:themeColor="text1"/>
        </w:rPr>
      </w:pPr>
    </w:p>
    <w:p w14:paraId="35835190"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Dhruv, P. and Naskar, S. (2020) ‘Image classification using convolutional neural network (CNN) and recurrent neural network (RNN): a review’, </w:t>
      </w:r>
      <w:r w:rsidRPr="00C21C91">
        <w:rPr>
          <w:i/>
          <w:iCs/>
          <w:noProof/>
          <w:color w:val="000000" w:themeColor="text1"/>
        </w:rPr>
        <w:t>Machine learning and information processing</w:t>
      </w:r>
      <w:r w:rsidRPr="00C21C91">
        <w:rPr>
          <w:noProof/>
          <w:color w:val="000000" w:themeColor="text1"/>
        </w:rPr>
        <w:t>, pp. 367–381.</w:t>
      </w:r>
    </w:p>
    <w:p w14:paraId="09DCE13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Doebling, S. W. </w:t>
      </w:r>
      <w:r w:rsidRPr="00C21C91">
        <w:rPr>
          <w:i/>
          <w:iCs/>
          <w:noProof/>
          <w:color w:val="000000" w:themeColor="text1"/>
        </w:rPr>
        <w:t>et al.</w:t>
      </w:r>
      <w:r w:rsidRPr="00C21C91">
        <w:rPr>
          <w:noProof/>
          <w:color w:val="000000" w:themeColor="text1"/>
        </w:rPr>
        <w:t xml:space="preserve"> (1996) ‘Damage identification and health monitoring of structural and mechanical systems from changes in their vibration characteristics: a literature review’.</w:t>
      </w:r>
    </w:p>
    <w:p w14:paraId="79B90E5C"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Eastwood, C. and Rue, B. Dela (2020) ‘Developing decision-support systems for pasture and rangeland management’, in </w:t>
      </w:r>
      <w:r w:rsidRPr="00C21C91">
        <w:rPr>
          <w:i/>
          <w:iCs/>
          <w:noProof/>
          <w:color w:val="000000" w:themeColor="text1"/>
        </w:rPr>
        <w:t>Improving data management and decision support systems in agriculture</w:t>
      </w:r>
      <w:r w:rsidRPr="00C21C91">
        <w:rPr>
          <w:noProof/>
          <w:color w:val="000000" w:themeColor="text1"/>
        </w:rPr>
        <w:t>. Burleigh Dodds Science Publishing, pp. 279–310.</w:t>
      </w:r>
    </w:p>
    <w:p w14:paraId="4B68EAA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Falah, F. </w:t>
      </w:r>
      <w:r w:rsidRPr="00C21C91">
        <w:rPr>
          <w:i/>
          <w:iCs/>
          <w:noProof/>
          <w:color w:val="000000" w:themeColor="text1"/>
        </w:rPr>
        <w:t>et al.</w:t>
      </w:r>
      <w:r w:rsidRPr="00C21C91">
        <w:rPr>
          <w:noProof/>
          <w:color w:val="000000" w:themeColor="text1"/>
        </w:rPr>
        <w:t xml:space="preserve"> (2019) ‘Artificial neural networks for flood susceptibility mapping in data-scarce urban areas’, in </w:t>
      </w:r>
      <w:r w:rsidRPr="00C21C91">
        <w:rPr>
          <w:i/>
          <w:iCs/>
          <w:noProof/>
          <w:color w:val="000000" w:themeColor="text1"/>
        </w:rPr>
        <w:t>Spatial modeling in GIS and R for Earth and Environmental Sciences</w:t>
      </w:r>
      <w:r w:rsidRPr="00C21C91">
        <w:rPr>
          <w:noProof/>
          <w:color w:val="000000" w:themeColor="text1"/>
        </w:rPr>
        <w:t>. Elsevier, pp. 323–336.</w:t>
      </w:r>
    </w:p>
    <w:p w14:paraId="12FE5BF0"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Fan, C. </w:t>
      </w:r>
      <w:r w:rsidRPr="00C21C91">
        <w:rPr>
          <w:i/>
          <w:iCs/>
          <w:noProof/>
          <w:color w:val="000000" w:themeColor="text1"/>
        </w:rPr>
        <w:t>et al.</w:t>
      </w:r>
      <w:r w:rsidRPr="00C21C91">
        <w:rPr>
          <w:noProof/>
          <w:color w:val="000000" w:themeColor="text1"/>
        </w:rPr>
        <w:t xml:space="preserve"> (2019) ‘Assessment of deep recurrent neural network-based strategies for short-term building energy predictions’, </w:t>
      </w:r>
      <w:r w:rsidRPr="00C21C91">
        <w:rPr>
          <w:i/>
          <w:iCs/>
          <w:noProof/>
          <w:color w:val="000000" w:themeColor="text1"/>
        </w:rPr>
        <w:t>Applied energy</w:t>
      </w:r>
      <w:r w:rsidRPr="00C21C91">
        <w:rPr>
          <w:noProof/>
          <w:color w:val="000000" w:themeColor="text1"/>
        </w:rPr>
        <w:t>, 236, pp. 700–710.</w:t>
      </w:r>
    </w:p>
    <w:p w14:paraId="4319CF2B"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Forrester, J. W. (1961) ‘Industrial Dynamics Cambridge MA’. Productivity Press.</w:t>
      </w:r>
    </w:p>
    <w:p w14:paraId="502D7B50"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Garner, A. J. </w:t>
      </w:r>
      <w:r w:rsidRPr="00C21C91">
        <w:rPr>
          <w:i/>
          <w:iCs/>
          <w:noProof/>
          <w:color w:val="000000" w:themeColor="text1"/>
        </w:rPr>
        <w:t>et al.</w:t>
      </w:r>
      <w:r w:rsidRPr="00C21C91">
        <w:rPr>
          <w:noProof/>
          <w:color w:val="000000" w:themeColor="text1"/>
        </w:rPr>
        <w:t xml:space="preserve"> (2021) ‘Juvenile idiopathic arthritis: a review of novel diagnostic and monitoring technologies’, in </w:t>
      </w:r>
      <w:r w:rsidRPr="00C21C91">
        <w:rPr>
          <w:i/>
          <w:iCs/>
          <w:noProof/>
          <w:color w:val="000000" w:themeColor="text1"/>
        </w:rPr>
        <w:t>Healthcare</w:t>
      </w:r>
      <w:r w:rsidRPr="00C21C91">
        <w:rPr>
          <w:noProof/>
          <w:color w:val="000000" w:themeColor="text1"/>
        </w:rPr>
        <w:t>, p. 1683.</w:t>
      </w:r>
    </w:p>
    <w:p w14:paraId="7BE08BF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Gholamian, M. R. and Taghanzadeh, A. H. (2017) ‘Integrated network design of wheat supply chain: A real case of Iran’, </w:t>
      </w:r>
      <w:r w:rsidRPr="00C21C91">
        <w:rPr>
          <w:i/>
          <w:iCs/>
          <w:noProof/>
          <w:color w:val="000000" w:themeColor="text1"/>
        </w:rPr>
        <w:t>Computers and Electronics in Agriculture</w:t>
      </w:r>
      <w:r w:rsidRPr="00C21C91">
        <w:rPr>
          <w:noProof/>
          <w:color w:val="000000" w:themeColor="text1"/>
        </w:rPr>
        <w:t>, 140, pp. 139–147.</w:t>
      </w:r>
    </w:p>
    <w:p w14:paraId="7066961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Grossman, I. </w:t>
      </w:r>
      <w:r w:rsidRPr="00C21C91">
        <w:rPr>
          <w:i/>
          <w:iCs/>
          <w:noProof/>
          <w:color w:val="000000" w:themeColor="text1"/>
        </w:rPr>
        <w:t>et al.</w:t>
      </w:r>
      <w:r w:rsidRPr="00C21C91">
        <w:rPr>
          <w:noProof/>
          <w:color w:val="000000" w:themeColor="text1"/>
        </w:rPr>
        <w:t xml:space="preserve"> (2022) ‘Can machine learning improve small area population forecasts? A forecast combination approach’, </w:t>
      </w:r>
      <w:r w:rsidRPr="00C21C91">
        <w:rPr>
          <w:i/>
          <w:iCs/>
          <w:noProof/>
          <w:color w:val="000000" w:themeColor="text1"/>
        </w:rPr>
        <w:t>Computers, Environment and Urban Systems</w:t>
      </w:r>
      <w:r w:rsidRPr="00C21C91">
        <w:rPr>
          <w:noProof/>
          <w:color w:val="000000" w:themeColor="text1"/>
        </w:rPr>
        <w:t>, 95, p. 101806.</w:t>
      </w:r>
    </w:p>
    <w:p w14:paraId="2A99BB77" w14:textId="09955739" w:rsidR="00DF5886" w:rsidRPr="00C21C91" w:rsidRDefault="00DF5886" w:rsidP="003D7034">
      <w:pPr>
        <w:widowControl w:val="0"/>
        <w:autoSpaceDE w:val="0"/>
        <w:autoSpaceDN w:val="0"/>
        <w:adjustRightInd w:val="0"/>
        <w:spacing w:after="40"/>
        <w:jc w:val="both"/>
        <w:rPr>
          <w:noProof/>
          <w:color w:val="000000" w:themeColor="text1"/>
        </w:rPr>
      </w:pPr>
    </w:p>
    <w:p w14:paraId="66B9917B"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Han, C. and Zhang, Q. (2021) ‘Optimization of supply chain efficiency management based on machine learning and neural network’, </w:t>
      </w:r>
      <w:r w:rsidRPr="00C21C91">
        <w:rPr>
          <w:i/>
          <w:iCs/>
          <w:noProof/>
          <w:color w:val="000000" w:themeColor="text1"/>
        </w:rPr>
        <w:t>Neural Computing and Applications</w:t>
      </w:r>
      <w:r w:rsidRPr="00C21C91">
        <w:rPr>
          <w:noProof/>
          <w:color w:val="000000" w:themeColor="text1"/>
        </w:rPr>
        <w:t>, 33(5), pp. 1419–1433.</w:t>
      </w:r>
    </w:p>
    <w:p w14:paraId="780EFFE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Hughes, T. W. </w:t>
      </w:r>
      <w:r w:rsidRPr="00C21C91">
        <w:rPr>
          <w:i/>
          <w:iCs/>
          <w:noProof/>
          <w:color w:val="000000" w:themeColor="text1"/>
        </w:rPr>
        <w:t>et al.</w:t>
      </w:r>
      <w:r w:rsidRPr="00C21C91">
        <w:rPr>
          <w:noProof/>
          <w:color w:val="000000" w:themeColor="text1"/>
        </w:rPr>
        <w:t xml:space="preserve"> (2019) ‘Wave physics as an analog recurrent neural network’, </w:t>
      </w:r>
      <w:r w:rsidRPr="00C21C91">
        <w:rPr>
          <w:i/>
          <w:iCs/>
          <w:noProof/>
          <w:color w:val="000000" w:themeColor="text1"/>
        </w:rPr>
        <w:t>Science advances</w:t>
      </w:r>
      <w:r w:rsidRPr="00C21C91">
        <w:rPr>
          <w:noProof/>
          <w:color w:val="000000" w:themeColor="text1"/>
        </w:rPr>
        <w:t>, 5(12), p. eaay6946.</w:t>
      </w:r>
    </w:p>
    <w:p w14:paraId="727D755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Ibragimova, O. </w:t>
      </w:r>
      <w:r w:rsidRPr="00C21C91">
        <w:rPr>
          <w:i/>
          <w:iCs/>
          <w:noProof/>
          <w:color w:val="000000" w:themeColor="text1"/>
        </w:rPr>
        <w:t>et al.</w:t>
      </w:r>
      <w:r w:rsidRPr="00C21C91">
        <w:rPr>
          <w:noProof/>
          <w:color w:val="000000" w:themeColor="text1"/>
        </w:rPr>
        <w:t xml:space="preserve"> (2021) ‘A new ANN based crystal plasticity model for FCC materials and its application to non-monotonic strain paths’, </w:t>
      </w:r>
      <w:r w:rsidRPr="00C21C91">
        <w:rPr>
          <w:i/>
          <w:iCs/>
          <w:noProof/>
          <w:color w:val="000000" w:themeColor="text1"/>
        </w:rPr>
        <w:t>International Journal of Plasticity</w:t>
      </w:r>
      <w:r w:rsidRPr="00C21C91">
        <w:rPr>
          <w:noProof/>
          <w:color w:val="000000" w:themeColor="text1"/>
        </w:rPr>
        <w:t>, 144, p. 103059.</w:t>
      </w:r>
    </w:p>
    <w:p w14:paraId="4E2D235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Kempener, R. and others (2008) ‘From Organisational Behaviour to Industrial Network Evolutions: Stimulating Sustainable Development of Bioenergy Networks in Emerging Economies’.</w:t>
      </w:r>
    </w:p>
    <w:p w14:paraId="34B1E526"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ern, S. </w:t>
      </w:r>
      <w:r w:rsidRPr="00C21C91">
        <w:rPr>
          <w:i/>
          <w:iCs/>
          <w:noProof/>
          <w:color w:val="000000" w:themeColor="text1"/>
        </w:rPr>
        <w:t>et al.</w:t>
      </w:r>
      <w:r w:rsidRPr="00C21C91">
        <w:rPr>
          <w:noProof/>
          <w:color w:val="000000" w:themeColor="text1"/>
        </w:rPr>
        <w:t xml:space="preserve"> (2020) ‘Artificial neural networks for quantitative online NMR spectroscopy’, </w:t>
      </w:r>
      <w:r w:rsidRPr="00C21C91">
        <w:rPr>
          <w:i/>
          <w:iCs/>
          <w:noProof/>
          <w:color w:val="000000" w:themeColor="text1"/>
        </w:rPr>
        <w:t>Analytical and bioanalytical chemistry</w:t>
      </w:r>
      <w:r w:rsidRPr="00C21C91">
        <w:rPr>
          <w:noProof/>
          <w:color w:val="000000" w:themeColor="text1"/>
        </w:rPr>
        <w:t>, 412(18), pp. 4447–4459.</w:t>
      </w:r>
    </w:p>
    <w:p w14:paraId="27B0B826"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erwin, S., De Soto, B. G. and Adey, B. T. (2019) ‘Performance comparison for pipe failure prediction using artificial neural networks’, in </w:t>
      </w:r>
      <w:r w:rsidRPr="00C21C91">
        <w:rPr>
          <w:i/>
          <w:iCs/>
          <w:noProof/>
          <w:color w:val="000000" w:themeColor="text1"/>
        </w:rPr>
        <w:t>Proc., 6th Int. Symp. on Life-Cycle Civil Engineering</w:t>
      </w:r>
      <w:r w:rsidRPr="00C21C91">
        <w:rPr>
          <w:noProof/>
          <w:color w:val="000000" w:themeColor="text1"/>
        </w:rPr>
        <w:t>, pp. 1337–1342.</w:t>
      </w:r>
    </w:p>
    <w:p w14:paraId="41955F5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han, S. and Green, R. (2021) ‘Gravitational-wave surrogate models powered by artificial neural networks’, </w:t>
      </w:r>
      <w:r w:rsidRPr="00C21C91">
        <w:rPr>
          <w:i/>
          <w:iCs/>
          <w:noProof/>
          <w:color w:val="000000" w:themeColor="text1"/>
        </w:rPr>
        <w:t>Physical Review D</w:t>
      </w:r>
      <w:r w:rsidRPr="00C21C91">
        <w:rPr>
          <w:noProof/>
          <w:color w:val="000000" w:themeColor="text1"/>
        </w:rPr>
        <w:t>, 103(6), p. 64015.</w:t>
      </w:r>
    </w:p>
    <w:p w14:paraId="1A78A9F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im, D.-Y. and Fortado, B. (2021) ‘Outcomes of supply chain dependence asymmetry: a systematic review of the statistical evidence’, </w:t>
      </w:r>
      <w:r w:rsidRPr="00C21C91">
        <w:rPr>
          <w:i/>
          <w:iCs/>
          <w:noProof/>
          <w:color w:val="000000" w:themeColor="text1"/>
        </w:rPr>
        <w:t>International Journal of Production Research</w:t>
      </w:r>
      <w:r w:rsidRPr="00C21C91">
        <w:rPr>
          <w:noProof/>
          <w:color w:val="000000" w:themeColor="text1"/>
        </w:rPr>
        <w:t>, 59(19), pp. 5844–5866.</w:t>
      </w:r>
    </w:p>
    <w:p w14:paraId="74F23A4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oo, S., Shin, D. and Kim, C. (2021) ‘Application of principal component analysis approach to predict shear strength of reinforced concrete beams with stirrups’, </w:t>
      </w:r>
      <w:r w:rsidRPr="00C21C91">
        <w:rPr>
          <w:i/>
          <w:iCs/>
          <w:noProof/>
          <w:color w:val="000000" w:themeColor="text1"/>
        </w:rPr>
        <w:t>Materials</w:t>
      </w:r>
      <w:r w:rsidRPr="00C21C91">
        <w:rPr>
          <w:noProof/>
          <w:color w:val="000000" w:themeColor="text1"/>
        </w:rPr>
        <w:t>, 14(13), p. 3471.</w:t>
      </w:r>
    </w:p>
    <w:p w14:paraId="4D7FCA4C"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ochak, A. and Sharma, S., 2015. Demand forecasting using neural network for supply chain management. </w:t>
      </w:r>
      <w:r w:rsidRPr="00C21C91">
        <w:rPr>
          <w:i/>
          <w:iCs/>
          <w:noProof/>
          <w:color w:val="000000" w:themeColor="text1"/>
        </w:rPr>
        <w:t>International journal of mechanical engineering and robotics research</w:t>
      </w:r>
      <w:r w:rsidRPr="00C21C91">
        <w:rPr>
          <w:noProof/>
          <w:color w:val="000000" w:themeColor="text1"/>
        </w:rPr>
        <w:t>, 4(1), pp.96-104</w:t>
      </w:r>
    </w:p>
    <w:p w14:paraId="3A80981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Kramer, O., 2013. K-nearest neighbors. In </w:t>
      </w:r>
      <w:r w:rsidRPr="00C21C91">
        <w:rPr>
          <w:i/>
          <w:iCs/>
          <w:color w:val="000000" w:themeColor="text1"/>
          <w:shd w:val="clear" w:color="auto" w:fill="FFFFFF"/>
        </w:rPr>
        <w:t>Dimensionality reduction with unsupervised nearest neighbors</w:t>
      </w:r>
      <w:r w:rsidRPr="00C21C91">
        <w:rPr>
          <w:color w:val="000000" w:themeColor="text1"/>
          <w:shd w:val="clear" w:color="auto" w:fill="FFFFFF"/>
        </w:rPr>
        <w:t> (pp. 13-23). Springer, Berlin, Heidelberg.</w:t>
      </w:r>
    </w:p>
    <w:p w14:paraId="72581D1F"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uo, T. and Yu, J. (2019) ‘Friends along supply chain and relationship-specific investments’, </w:t>
      </w:r>
      <w:r w:rsidRPr="00C21C91">
        <w:rPr>
          <w:i/>
          <w:iCs/>
          <w:noProof/>
          <w:color w:val="000000" w:themeColor="text1"/>
        </w:rPr>
        <w:t>Review of Quantitative Finance and Accounting</w:t>
      </w:r>
      <w:r w:rsidRPr="00C21C91">
        <w:rPr>
          <w:noProof/>
          <w:color w:val="000000" w:themeColor="text1"/>
        </w:rPr>
        <w:t>, 53(3), pp. 895–931.</w:t>
      </w:r>
    </w:p>
    <w:p w14:paraId="39621BE2" w14:textId="77777777" w:rsidR="003D7034" w:rsidRPr="00C21C91" w:rsidRDefault="003D7034" w:rsidP="003D7034">
      <w:pPr>
        <w:widowControl w:val="0"/>
        <w:autoSpaceDE w:val="0"/>
        <w:autoSpaceDN w:val="0"/>
        <w:adjustRightInd w:val="0"/>
        <w:spacing w:after="40"/>
        <w:jc w:val="both"/>
        <w:rPr>
          <w:color w:val="000000" w:themeColor="text1"/>
          <w:shd w:val="clear" w:color="auto" w:fill="FFFFFF"/>
        </w:rPr>
      </w:pPr>
      <w:r w:rsidRPr="00C21C91">
        <w:rPr>
          <w:color w:val="000000" w:themeColor="text1"/>
          <w:shd w:val="clear" w:color="auto" w:fill="FFFFFF"/>
        </w:rPr>
        <w:t>Likas, A., Vlassis, N. and Verbeek, J.J., 2003. The global k-means clustering algorithm. </w:t>
      </w:r>
      <w:r w:rsidRPr="00C21C91">
        <w:rPr>
          <w:i/>
          <w:iCs/>
          <w:color w:val="000000" w:themeColor="text1"/>
          <w:shd w:val="clear" w:color="auto" w:fill="FFFFFF"/>
        </w:rPr>
        <w:t>Pattern recognition</w:t>
      </w:r>
      <w:r w:rsidRPr="00C21C91">
        <w:rPr>
          <w:color w:val="000000" w:themeColor="text1"/>
          <w:shd w:val="clear" w:color="auto" w:fill="FFFFFF"/>
        </w:rPr>
        <w:t>, </w:t>
      </w:r>
      <w:r w:rsidRPr="00C21C91">
        <w:rPr>
          <w:i/>
          <w:iCs/>
          <w:color w:val="000000" w:themeColor="text1"/>
          <w:shd w:val="clear" w:color="auto" w:fill="FFFFFF"/>
        </w:rPr>
        <w:t>36</w:t>
      </w:r>
      <w:r w:rsidRPr="00C21C91">
        <w:rPr>
          <w:color w:val="000000" w:themeColor="text1"/>
          <w:shd w:val="clear" w:color="auto" w:fill="FFFFFF"/>
        </w:rPr>
        <w:t>(2), pp.451-461.</w:t>
      </w:r>
    </w:p>
    <w:p w14:paraId="03D47D0E" w14:textId="77777777" w:rsidR="003D7034" w:rsidRPr="00C21C91" w:rsidRDefault="003D7034" w:rsidP="003D7034">
      <w:pPr>
        <w:widowControl w:val="0"/>
        <w:autoSpaceDE w:val="0"/>
        <w:autoSpaceDN w:val="0"/>
        <w:adjustRightInd w:val="0"/>
        <w:spacing w:after="40"/>
        <w:jc w:val="both"/>
        <w:rPr>
          <w:color w:val="000000" w:themeColor="text1"/>
          <w:shd w:val="clear" w:color="auto" w:fill="FFFFFF"/>
        </w:rPr>
      </w:pPr>
      <w:r w:rsidRPr="00C21C91">
        <w:rPr>
          <w:color w:val="000000" w:themeColor="text1"/>
          <w:shd w:val="clear" w:color="auto" w:fill="FFFFFF"/>
        </w:rPr>
        <w:t>Lemmens, A. and Croux, C., 2006. Bagging and boosting classification trees to predict churn. </w:t>
      </w:r>
      <w:r w:rsidRPr="00C21C91">
        <w:rPr>
          <w:i/>
          <w:iCs/>
          <w:color w:val="000000" w:themeColor="text1"/>
          <w:shd w:val="clear" w:color="auto" w:fill="FFFFFF"/>
        </w:rPr>
        <w:t>Journal of Marketing Research</w:t>
      </w:r>
      <w:r w:rsidRPr="00C21C91">
        <w:rPr>
          <w:color w:val="000000" w:themeColor="text1"/>
          <w:shd w:val="clear" w:color="auto" w:fill="FFFFFF"/>
        </w:rPr>
        <w:t>, </w:t>
      </w:r>
      <w:r w:rsidRPr="00C21C91">
        <w:rPr>
          <w:i/>
          <w:iCs/>
          <w:color w:val="000000" w:themeColor="text1"/>
          <w:shd w:val="clear" w:color="auto" w:fill="FFFFFF"/>
        </w:rPr>
        <w:t>43</w:t>
      </w:r>
      <w:r w:rsidRPr="00C21C91">
        <w:rPr>
          <w:color w:val="000000" w:themeColor="text1"/>
          <w:shd w:val="clear" w:color="auto" w:fill="FFFFFF"/>
        </w:rPr>
        <w:t>(2), pp.276-286.</w:t>
      </w:r>
    </w:p>
    <w:p w14:paraId="09CE2E4C" w14:textId="77777777" w:rsidR="003D7034" w:rsidRPr="00C21C91" w:rsidRDefault="003D7034" w:rsidP="003D7034">
      <w:pPr>
        <w:widowControl w:val="0"/>
        <w:autoSpaceDE w:val="0"/>
        <w:autoSpaceDN w:val="0"/>
        <w:adjustRightInd w:val="0"/>
        <w:spacing w:after="40"/>
        <w:jc w:val="both"/>
        <w:rPr>
          <w:noProof/>
          <w:color w:val="000000" w:themeColor="text1"/>
        </w:rPr>
      </w:pPr>
    </w:p>
    <w:p w14:paraId="45D2D387"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ara-Ben\’\itez, P., Carranza-Garc\’\ia, M. and Riquelme, J. C. (2021) ‘An experimental review on deep learning architectures for time series forecasting’, </w:t>
      </w:r>
      <w:r w:rsidRPr="00C21C91">
        <w:rPr>
          <w:i/>
          <w:iCs/>
          <w:noProof/>
          <w:color w:val="000000" w:themeColor="text1"/>
        </w:rPr>
        <w:t>International Journal of Neural Systems</w:t>
      </w:r>
      <w:r w:rsidRPr="00C21C91">
        <w:rPr>
          <w:noProof/>
          <w:color w:val="000000" w:themeColor="text1"/>
        </w:rPr>
        <w:t>, 31(03), p. 2130001.</w:t>
      </w:r>
    </w:p>
    <w:p w14:paraId="4409CB8B"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i, S. </w:t>
      </w:r>
      <w:r w:rsidRPr="00C21C91">
        <w:rPr>
          <w:i/>
          <w:iCs/>
          <w:noProof/>
          <w:color w:val="000000" w:themeColor="text1"/>
        </w:rPr>
        <w:t>et al.</w:t>
      </w:r>
      <w:r w:rsidRPr="00C21C91">
        <w:rPr>
          <w:noProof/>
          <w:color w:val="000000" w:themeColor="text1"/>
        </w:rPr>
        <w:t xml:space="preserve"> (2018) ‘Independently recurrent neural network (indrnn): Building a longer and deeper rnn’, in </w:t>
      </w:r>
      <w:r w:rsidRPr="00C21C91">
        <w:rPr>
          <w:i/>
          <w:iCs/>
          <w:noProof/>
          <w:color w:val="000000" w:themeColor="text1"/>
        </w:rPr>
        <w:t>Proceedings of the IEEE conference on computer vision and pattern recognition</w:t>
      </w:r>
      <w:r w:rsidRPr="00C21C91">
        <w:rPr>
          <w:noProof/>
          <w:color w:val="000000" w:themeColor="text1"/>
        </w:rPr>
        <w:t>, pp. 5457–5466.</w:t>
      </w:r>
    </w:p>
    <w:p w14:paraId="46D263B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iehr, S. </w:t>
      </w:r>
      <w:r w:rsidRPr="00C21C91">
        <w:rPr>
          <w:i/>
          <w:iCs/>
          <w:noProof/>
          <w:color w:val="000000" w:themeColor="text1"/>
        </w:rPr>
        <w:t>et al.</w:t>
      </w:r>
      <w:r w:rsidRPr="00C21C91">
        <w:rPr>
          <w:noProof/>
          <w:color w:val="000000" w:themeColor="text1"/>
        </w:rPr>
        <w:t xml:space="preserve"> (2019) ‘Real-time dynamic strain sensing in </w:t>
      </w:r>
      <w:r w:rsidRPr="00C21C91">
        <w:rPr>
          <w:noProof/>
          <w:color w:val="000000" w:themeColor="text1"/>
        </w:rPr>
        <w:lastRenderedPageBreak/>
        <w:t xml:space="preserve">optical fibers using artificial neural networks’, </w:t>
      </w:r>
      <w:r w:rsidRPr="00C21C91">
        <w:rPr>
          <w:i/>
          <w:iCs/>
          <w:noProof/>
          <w:color w:val="000000" w:themeColor="text1"/>
        </w:rPr>
        <w:t>Optics express</w:t>
      </w:r>
      <w:r w:rsidRPr="00C21C91">
        <w:rPr>
          <w:noProof/>
          <w:color w:val="000000" w:themeColor="text1"/>
        </w:rPr>
        <w:t>, 27(5), pp. 7405–7425.</w:t>
      </w:r>
    </w:p>
    <w:p w14:paraId="10495E7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in, J. C.-W. </w:t>
      </w:r>
      <w:r w:rsidRPr="00C21C91">
        <w:rPr>
          <w:i/>
          <w:iCs/>
          <w:noProof/>
          <w:color w:val="000000" w:themeColor="text1"/>
        </w:rPr>
        <w:t>et al.</w:t>
      </w:r>
      <w:r w:rsidRPr="00C21C91">
        <w:rPr>
          <w:noProof/>
          <w:color w:val="000000" w:themeColor="text1"/>
        </w:rPr>
        <w:t xml:space="preserve"> (2021) ‘ASRNN: A recurrent neural network with an attention model for sequence labeling’, </w:t>
      </w:r>
      <w:r w:rsidRPr="00C21C91">
        <w:rPr>
          <w:i/>
          <w:iCs/>
          <w:noProof/>
          <w:color w:val="000000" w:themeColor="text1"/>
        </w:rPr>
        <w:t>Knowledge-Based Systems</w:t>
      </w:r>
      <w:r w:rsidRPr="00C21C91">
        <w:rPr>
          <w:noProof/>
          <w:color w:val="000000" w:themeColor="text1"/>
        </w:rPr>
        <w:t>, 212, p. 106548.</w:t>
      </w:r>
    </w:p>
    <w:p w14:paraId="1D6E745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akridakis, S. and Hibon, M. (2000) ‘The M3-Competition: results, conclusions and implications’, </w:t>
      </w:r>
      <w:r w:rsidRPr="00C21C91">
        <w:rPr>
          <w:i/>
          <w:iCs/>
          <w:noProof/>
          <w:color w:val="000000" w:themeColor="text1"/>
        </w:rPr>
        <w:t>International journal of forecasting</w:t>
      </w:r>
      <w:r w:rsidRPr="00C21C91">
        <w:rPr>
          <w:noProof/>
          <w:color w:val="000000" w:themeColor="text1"/>
        </w:rPr>
        <w:t>, 16(4), pp. 451–476.</w:t>
      </w:r>
    </w:p>
    <w:p w14:paraId="31717CAE"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akridakis, S., Spiliotis, E. and Assimakopoulos, V. (2020) ‘The M4 Competition: 100,000 time series and 61 forecasting methods’, </w:t>
      </w:r>
      <w:r w:rsidRPr="00C21C91">
        <w:rPr>
          <w:i/>
          <w:iCs/>
          <w:noProof/>
          <w:color w:val="000000" w:themeColor="text1"/>
        </w:rPr>
        <w:t>International Journal of Forecasting</w:t>
      </w:r>
      <w:r w:rsidRPr="00C21C91">
        <w:rPr>
          <w:noProof/>
          <w:color w:val="000000" w:themeColor="text1"/>
        </w:rPr>
        <w:t>, 36(1), pp. 54–74.</w:t>
      </w:r>
    </w:p>
    <w:p w14:paraId="69C8E19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asciotta, M. G. </w:t>
      </w:r>
      <w:r w:rsidRPr="00C21C91">
        <w:rPr>
          <w:i/>
          <w:iCs/>
          <w:noProof/>
          <w:color w:val="000000" w:themeColor="text1"/>
        </w:rPr>
        <w:t>et al.</w:t>
      </w:r>
      <w:r w:rsidRPr="00C21C91">
        <w:rPr>
          <w:noProof/>
          <w:color w:val="000000" w:themeColor="text1"/>
        </w:rPr>
        <w:t xml:space="preserve"> (2019) ‘An overview on structural health monitoring: From the current state-of-the-art to new bio-inspired sensing paradigms’.</w:t>
      </w:r>
    </w:p>
    <w:p w14:paraId="5A8381D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entzer, J. T. </w:t>
      </w:r>
      <w:r w:rsidRPr="00C21C91">
        <w:rPr>
          <w:i/>
          <w:iCs/>
          <w:noProof/>
          <w:color w:val="000000" w:themeColor="text1"/>
        </w:rPr>
        <w:t>et al.</w:t>
      </w:r>
      <w:r w:rsidRPr="00C21C91">
        <w:rPr>
          <w:noProof/>
          <w:color w:val="000000" w:themeColor="text1"/>
        </w:rPr>
        <w:t xml:space="preserve"> (2001) ‘Defining supply chain management’, </w:t>
      </w:r>
      <w:r w:rsidRPr="00C21C91">
        <w:rPr>
          <w:i/>
          <w:iCs/>
          <w:noProof/>
          <w:color w:val="000000" w:themeColor="text1"/>
        </w:rPr>
        <w:t>Journal of Business logistics</w:t>
      </w:r>
      <w:r w:rsidRPr="00C21C91">
        <w:rPr>
          <w:noProof/>
          <w:color w:val="000000" w:themeColor="text1"/>
        </w:rPr>
        <w:t>, 22(2), pp. 1–25.</w:t>
      </w:r>
    </w:p>
    <w:p w14:paraId="021A394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ogale, D. G., Kumar, S. K. and Tiwari, M. K. (2020) ‘Green food supply chain design considering risk and post-harvest losses: A case study’, </w:t>
      </w:r>
      <w:r w:rsidRPr="00C21C91">
        <w:rPr>
          <w:i/>
          <w:iCs/>
          <w:noProof/>
          <w:color w:val="000000" w:themeColor="text1"/>
        </w:rPr>
        <w:t>Annals of Operations Research</w:t>
      </w:r>
      <w:r w:rsidRPr="00C21C91">
        <w:rPr>
          <w:noProof/>
          <w:color w:val="000000" w:themeColor="text1"/>
        </w:rPr>
        <w:t>, 295(1), pp. 257–284.</w:t>
      </w:r>
    </w:p>
    <w:p w14:paraId="4315316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oghar, A. and Hamiche, M. (2020) ‘Stock market prediction using LSTM recurrent neural network’, </w:t>
      </w:r>
      <w:r w:rsidRPr="00C21C91">
        <w:rPr>
          <w:i/>
          <w:iCs/>
          <w:noProof/>
          <w:color w:val="000000" w:themeColor="text1"/>
        </w:rPr>
        <w:t>Procedia Computer Science</w:t>
      </w:r>
      <w:r w:rsidRPr="00C21C91">
        <w:rPr>
          <w:noProof/>
          <w:color w:val="000000" w:themeColor="text1"/>
        </w:rPr>
        <w:t>, 170, pp. 1168–1173.</w:t>
      </w:r>
    </w:p>
    <w:p w14:paraId="1F148AD2"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ugnini, A. </w:t>
      </w:r>
      <w:r w:rsidRPr="00C21C91">
        <w:rPr>
          <w:i/>
          <w:iCs/>
          <w:noProof/>
          <w:color w:val="000000" w:themeColor="text1"/>
        </w:rPr>
        <w:t>et al.</w:t>
      </w:r>
      <w:r w:rsidRPr="00C21C91">
        <w:rPr>
          <w:noProof/>
          <w:color w:val="000000" w:themeColor="text1"/>
        </w:rPr>
        <w:t xml:space="preserve"> (2020) ‘Performance assessment of data-driven and physical-based models to predict building energy demand in model predictive controls’, </w:t>
      </w:r>
      <w:r w:rsidRPr="00C21C91">
        <w:rPr>
          <w:i/>
          <w:iCs/>
          <w:noProof/>
          <w:color w:val="000000" w:themeColor="text1"/>
        </w:rPr>
        <w:t>Energies</w:t>
      </w:r>
      <w:r w:rsidRPr="00C21C91">
        <w:rPr>
          <w:noProof/>
          <w:color w:val="000000" w:themeColor="text1"/>
        </w:rPr>
        <w:t>, 13(12), p. 3125.</w:t>
      </w:r>
    </w:p>
    <w:p w14:paraId="721E5B5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ukherjee, S., Osuna, E. and Girosi, F. (1997) ‘Nonlinear prediction of chaotic time series using support vector machines’, in </w:t>
      </w:r>
      <w:r w:rsidRPr="00C21C91">
        <w:rPr>
          <w:i/>
          <w:iCs/>
          <w:noProof/>
          <w:color w:val="000000" w:themeColor="text1"/>
        </w:rPr>
        <w:t>Neural Networks for Signal Processing VII. Proceedings of the 1997 IEEE Signal Processing Society Workshop</w:t>
      </w:r>
      <w:r w:rsidRPr="00C21C91">
        <w:rPr>
          <w:noProof/>
          <w:color w:val="000000" w:themeColor="text1"/>
        </w:rPr>
        <w:t>, pp. 511–520.</w:t>
      </w:r>
    </w:p>
    <w:p w14:paraId="11A2727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üller, K.-R. </w:t>
      </w:r>
      <w:r w:rsidRPr="00C21C91">
        <w:rPr>
          <w:i/>
          <w:iCs/>
          <w:noProof/>
          <w:color w:val="000000" w:themeColor="text1"/>
        </w:rPr>
        <w:t>et al.</w:t>
      </w:r>
      <w:r w:rsidRPr="00C21C91">
        <w:rPr>
          <w:noProof/>
          <w:color w:val="000000" w:themeColor="text1"/>
        </w:rPr>
        <w:t xml:space="preserve"> (2018) ‘An introduction to kernel-based learning algorithms’, in </w:t>
      </w:r>
      <w:r w:rsidRPr="00C21C91">
        <w:rPr>
          <w:i/>
          <w:iCs/>
          <w:noProof/>
          <w:color w:val="000000" w:themeColor="text1"/>
        </w:rPr>
        <w:t>Handbook of Neural Network Signal Processing</w:t>
      </w:r>
      <w:r w:rsidRPr="00C21C91">
        <w:rPr>
          <w:noProof/>
          <w:color w:val="000000" w:themeColor="text1"/>
        </w:rPr>
        <w:t>. CRC Press, pp. 1–4.</w:t>
      </w:r>
    </w:p>
    <w:p w14:paraId="200E2E0D"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rPr>
        <w:t>MathWorks, I. 2000. Using MATLAB, Version 6, MathWorks, Inc</w:t>
      </w:r>
    </w:p>
    <w:p w14:paraId="06ED102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de Oliveira Neto, R. R. </w:t>
      </w:r>
      <w:r w:rsidRPr="00C21C91">
        <w:rPr>
          <w:i/>
          <w:iCs/>
          <w:noProof/>
          <w:color w:val="000000" w:themeColor="text1"/>
        </w:rPr>
        <w:t>et al.</w:t>
      </w:r>
      <w:r w:rsidRPr="00C21C91">
        <w:rPr>
          <w:noProof/>
          <w:color w:val="000000" w:themeColor="text1"/>
        </w:rPr>
        <w:t xml:space="preserve"> (2022) ‘Estimation of Eucalyptus productivity using efficient artificial neural network’, </w:t>
      </w:r>
      <w:r w:rsidRPr="00C21C91">
        <w:rPr>
          <w:i/>
          <w:iCs/>
          <w:noProof/>
          <w:color w:val="000000" w:themeColor="text1"/>
        </w:rPr>
        <w:t>European Journal of Forest Research</w:t>
      </w:r>
      <w:r w:rsidRPr="00C21C91">
        <w:rPr>
          <w:noProof/>
          <w:color w:val="000000" w:themeColor="text1"/>
        </w:rPr>
        <w:t>, 141(1), pp. 129–151.</w:t>
      </w:r>
    </w:p>
    <w:p w14:paraId="4F90E79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Palagi, L. </w:t>
      </w:r>
      <w:r w:rsidRPr="00C21C91">
        <w:rPr>
          <w:i/>
          <w:iCs/>
          <w:noProof/>
          <w:color w:val="000000" w:themeColor="text1"/>
        </w:rPr>
        <w:t>et al.</w:t>
      </w:r>
      <w:r w:rsidRPr="00C21C91">
        <w:rPr>
          <w:noProof/>
          <w:color w:val="000000" w:themeColor="text1"/>
        </w:rPr>
        <w:t xml:space="preserve"> (2019) ‘Machine Learning for the prediction of the dynamic behavior of a small scale ORC system’, </w:t>
      </w:r>
      <w:r w:rsidRPr="00C21C91">
        <w:rPr>
          <w:i/>
          <w:iCs/>
          <w:noProof/>
          <w:color w:val="000000" w:themeColor="text1"/>
        </w:rPr>
        <w:t>Energy</w:t>
      </w:r>
      <w:r w:rsidRPr="00C21C91">
        <w:rPr>
          <w:noProof/>
          <w:color w:val="000000" w:themeColor="text1"/>
        </w:rPr>
        <w:t>, 166, pp. 72–82.</w:t>
      </w:r>
    </w:p>
    <w:p w14:paraId="051102F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Pang, Z., Niu, F. and O’Neill, Z. (2020) ‘Solar radiation prediction using recurrent neural network and artificial neural network: A case study with comparisons’, </w:t>
      </w:r>
      <w:r w:rsidRPr="00C21C91">
        <w:rPr>
          <w:i/>
          <w:iCs/>
          <w:noProof/>
          <w:color w:val="000000" w:themeColor="text1"/>
        </w:rPr>
        <w:t>Renewable Energy</w:t>
      </w:r>
      <w:r w:rsidRPr="00C21C91">
        <w:rPr>
          <w:noProof/>
          <w:color w:val="000000" w:themeColor="text1"/>
        </w:rPr>
        <w:t>, 156, pp. 279–289.</w:t>
      </w:r>
    </w:p>
    <w:p w14:paraId="78AA99C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Papacharalampous, G. </w:t>
      </w:r>
      <w:r w:rsidRPr="00C21C91">
        <w:rPr>
          <w:i/>
          <w:iCs/>
          <w:noProof/>
          <w:color w:val="000000" w:themeColor="text1"/>
        </w:rPr>
        <w:t>et al.</w:t>
      </w:r>
      <w:r w:rsidRPr="00C21C91">
        <w:rPr>
          <w:noProof/>
          <w:color w:val="000000" w:themeColor="text1"/>
        </w:rPr>
        <w:t xml:space="preserve"> (2022) ‘Massive feature extraction for explaining and foretelling hydroclimatic time series forecastability at the global scale’, </w:t>
      </w:r>
      <w:r w:rsidRPr="00C21C91">
        <w:rPr>
          <w:i/>
          <w:iCs/>
          <w:noProof/>
          <w:color w:val="000000" w:themeColor="text1"/>
        </w:rPr>
        <w:t>Geoscience Frontiers</w:t>
      </w:r>
      <w:r w:rsidRPr="00C21C91">
        <w:rPr>
          <w:noProof/>
          <w:color w:val="000000" w:themeColor="text1"/>
        </w:rPr>
        <w:t>, 13(3), p. 101349.</w:t>
      </w:r>
    </w:p>
    <w:p w14:paraId="43DAA3B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Plus, S. (2002) ‘Markets, Basic Statistics, Date and Time Management’.</w:t>
      </w:r>
    </w:p>
    <w:p w14:paraId="35C85CE8" w14:textId="77777777" w:rsidR="003D7034" w:rsidRPr="00C21C91" w:rsidRDefault="003D7034" w:rsidP="003D7034">
      <w:pPr>
        <w:widowControl w:val="0"/>
        <w:autoSpaceDE w:val="0"/>
        <w:autoSpaceDN w:val="0"/>
        <w:adjustRightInd w:val="0"/>
        <w:spacing w:after="40"/>
        <w:jc w:val="both"/>
        <w:rPr>
          <w:color w:val="000000" w:themeColor="text1"/>
          <w:shd w:val="clear" w:color="auto" w:fill="FFFFFF"/>
        </w:rPr>
      </w:pPr>
      <w:r w:rsidRPr="00C21C91">
        <w:rPr>
          <w:color w:val="000000" w:themeColor="text1"/>
          <w:shd w:val="clear" w:color="auto" w:fill="FFFFFF"/>
        </w:rPr>
        <w:t>Pang, Q., Yang, T., Li, M. and Shen, Y., 2017. A fuzzy-grey multicriteria decision making approach for green supplier selection in low-carbon supply chain. </w:t>
      </w:r>
      <w:r w:rsidRPr="00C21C91">
        <w:rPr>
          <w:i/>
          <w:iCs/>
          <w:color w:val="000000" w:themeColor="text1"/>
          <w:shd w:val="clear" w:color="auto" w:fill="FFFFFF"/>
        </w:rPr>
        <w:t>Mathematical Problems in Engineering</w:t>
      </w:r>
      <w:r w:rsidRPr="00C21C91">
        <w:rPr>
          <w:color w:val="000000" w:themeColor="text1"/>
          <w:shd w:val="clear" w:color="auto" w:fill="FFFFFF"/>
        </w:rPr>
        <w:t>, </w:t>
      </w:r>
      <w:r w:rsidRPr="00C21C91">
        <w:rPr>
          <w:i/>
          <w:iCs/>
          <w:color w:val="000000" w:themeColor="text1"/>
          <w:shd w:val="clear" w:color="auto" w:fill="FFFFFF"/>
        </w:rPr>
        <w:t>2017</w:t>
      </w:r>
      <w:r w:rsidRPr="00C21C91">
        <w:rPr>
          <w:color w:val="000000" w:themeColor="text1"/>
          <w:shd w:val="clear" w:color="auto" w:fill="FFFFFF"/>
        </w:rPr>
        <w:t>.</w:t>
      </w:r>
    </w:p>
    <w:p w14:paraId="62A1028D" w14:textId="77777777" w:rsidR="003D7034" w:rsidRPr="00C21C91" w:rsidRDefault="003D7034" w:rsidP="003D7034">
      <w:pPr>
        <w:widowControl w:val="0"/>
        <w:autoSpaceDE w:val="0"/>
        <w:autoSpaceDN w:val="0"/>
        <w:adjustRightInd w:val="0"/>
        <w:spacing w:after="40"/>
        <w:jc w:val="both"/>
        <w:rPr>
          <w:noProof/>
          <w:color w:val="000000" w:themeColor="text1"/>
        </w:rPr>
      </w:pPr>
    </w:p>
    <w:p w14:paraId="55EBC5FF"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Quaranta, G., Lacarbonara, W. and Masri, S. F. (2020) ‘A review on computational intelligence for identification of nonlinear dynamical systems’, </w:t>
      </w:r>
      <w:r w:rsidRPr="00C21C91">
        <w:rPr>
          <w:i/>
          <w:iCs/>
          <w:noProof/>
          <w:color w:val="000000" w:themeColor="text1"/>
        </w:rPr>
        <w:t>Nonlinear Dynamics</w:t>
      </w:r>
      <w:r w:rsidRPr="00C21C91">
        <w:rPr>
          <w:noProof/>
          <w:color w:val="000000" w:themeColor="text1"/>
        </w:rPr>
        <w:t>, 99(2), pp. 1709–1761.</w:t>
      </w:r>
    </w:p>
    <w:p w14:paraId="51179B42" w14:textId="77777777" w:rsidR="003D7034" w:rsidRPr="00C21C91" w:rsidRDefault="003D7034" w:rsidP="003D7034">
      <w:pPr>
        <w:widowControl w:val="0"/>
        <w:autoSpaceDE w:val="0"/>
        <w:autoSpaceDN w:val="0"/>
        <w:adjustRightInd w:val="0"/>
        <w:spacing w:after="40"/>
        <w:jc w:val="both"/>
        <w:rPr>
          <w:noProof/>
          <w:color w:val="000000" w:themeColor="text1"/>
        </w:rPr>
      </w:pPr>
    </w:p>
    <w:p w14:paraId="11AC01B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iahi, Y. </w:t>
      </w:r>
      <w:r w:rsidRPr="00C21C91">
        <w:rPr>
          <w:i/>
          <w:iCs/>
          <w:noProof/>
          <w:color w:val="000000" w:themeColor="text1"/>
        </w:rPr>
        <w:t>et al.</w:t>
      </w:r>
      <w:r w:rsidRPr="00C21C91">
        <w:rPr>
          <w:noProof/>
          <w:color w:val="000000" w:themeColor="text1"/>
        </w:rPr>
        <w:t xml:space="preserve"> (2021) ‘Artificial intelligence applications in supply chain: A descriptive bibliometric analysis and future research directions’, </w:t>
      </w:r>
      <w:r w:rsidRPr="00C21C91">
        <w:rPr>
          <w:i/>
          <w:iCs/>
          <w:noProof/>
          <w:color w:val="000000" w:themeColor="text1"/>
        </w:rPr>
        <w:t>Expert Systems with Applications</w:t>
      </w:r>
      <w:r w:rsidRPr="00C21C91">
        <w:rPr>
          <w:noProof/>
          <w:color w:val="000000" w:themeColor="text1"/>
        </w:rPr>
        <w:t>, 173, p. 114702.</w:t>
      </w:r>
    </w:p>
    <w:p w14:paraId="0ECB12BE"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obinson, J.L. </w:t>
      </w:r>
      <w:r w:rsidRPr="00C21C91">
        <w:rPr>
          <w:i/>
          <w:iCs/>
          <w:noProof/>
          <w:color w:val="000000" w:themeColor="text1"/>
        </w:rPr>
        <w:t>et al.</w:t>
      </w:r>
      <w:r w:rsidRPr="00C21C91">
        <w:rPr>
          <w:noProof/>
          <w:color w:val="000000" w:themeColor="text1"/>
        </w:rPr>
        <w:t xml:space="preserve"> (2018) ‘Achieving integration: a dual pathway model of supply chain orientation and organizational identification’, </w:t>
      </w:r>
      <w:r w:rsidRPr="00C21C91">
        <w:rPr>
          <w:i/>
          <w:iCs/>
          <w:noProof/>
          <w:color w:val="000000" w:themeColor="text1"/>
        </w:rPr>
        <w:t>The International Journal of Logistics Management</w:t>
      </w:r>
      <w:r w:rsidRPr="00C21C91">
        <w:rPr>
          <w:noProof/>
          <w:color w:val="000000" w:themeColor="text1"/>
        </w:rPr>
        <w:t>, 29(4), pp. 1306–1324.</w:t>
      </w:r>
    </w:p>
    <w:p w14:paraId="1F9AB228"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umelhart, D.E., Hinton, G.E. and Williams, R.J., 1985. Learning internal representations by error propagation. </w:t>
      </w:r>
      <w:r w:rsidRPr="00C21C91">
        <w:rPr>
          <w:i/>
          <w:iCs/>
          <w:noProof/>
          <w:color w:val="000000" w:themeColor="text1"/>
        </w:rPr>
        <w:t>California Univ San Diego La Jolla Inst for Cognitive Science</w:t>
      </w:r>
      <w:r w:rsidRPr="00C21C91">
        <w:rPr>
          <w:noProof/>
          <w:color w:val="000000" w:themeColor="text1"/>
        </w:rPr>
        <w:t>.</w:t>
      </w:r>
    </w:p>
    <w:p w14:paraId="0CB165A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andiligama, S. M. C. M. </w:t>
      </w:r>
      <w:r w:rsidRPr="00C21C91">
        <w:rPr>
          <w:i/>
          <w:iCs/>
          <w:noProof/>
          <w:color w:val="000000" w:themeColor="text1"/>
        </w:rPr>
        <w:t>et al.</w:t>
      </w:r>
      <w:r w:rsidRPr="00C21C91">
        <w:rPr>
          <w:noProof/>
          <w:color w:val="000000" w:themeColor="text1"/>
        </w:rPr>
        <w:t xml:space="preserve"> (2021) ‘Damage assessment in hyperbolic cooling towers using mode shape curvature and artificial neural networks’, </w:t>
      </w:r>
      <w:r w:rsidRPr="00C21C91">
        <w:rPr>
          <w:i/>
          <w:iCs/>
          <w:noProof/>
          <w:color w:val="000000" w:themeColor="text1"/>
        </w:rPr>
        <w:t>Engineering Failure Analysis</w:t>
      </w:r>
      <w:r w:rsidRPr="00C21C91">
        <w:rPr>
          <w:noProof/>
          <w:color w:val="000000" w:themeColor="text1"/>
        </w:rPr>
        <w:t>, 129, p. 105728.</w:t>
      </w:r>
    </w:p>
    <w:p w14:paraId="0C9659B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athod, U. H., Kulkarni, V. and Saha, U. K. (2022) ‘On the Application of Machine Learning in Savonius Wind Turbine Technology: An Estimation of Turbine Performance Using Artificial Neural Network and Genetic Expression Programming’, </w:t>
      </w:r>
      <w:r w:rsidRPr="00C21C91">
        <w:rPr>
          <w:i/>
          <w:iCs/>
          <w:noProof/>
          <w:color w:val="000000" w:themeColor="text1"/>
        </w:rPr>
        <w:t>Journal of Energy Resources Technology</w:t>
      </w:r>
      <w:r w:rsidRPr="00C21C91">
        <w:rPr>
          <w:noProof/>
          <w:color w:val="000000" w:themeColor="text1"/>
        </w:rPr>
        <w:t>, 144(6).</w:t>
      </w:r>
    </w:p>
    <w:p w14:paraId="6171C10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omera, Á. J., Neal, M. and Bos, B. (2019) ‘Use of reflexive interactive design to address challenges to New Zealand dairy farming’, </w:t>
      </w:r>
      <w:r w:rsidRPr="00C21C91">
        <w:rPr>
          <w:i/>
          <w:iCs/>
          <w:noProof/>
          <w:color w:val="000000" w:themeColor="text1"/>
        </w:rPr>
        <w:t>Animal Production Science</w:t>
      </w:r>
      <w:r w:rsidRPr="00C21C91">
        <w:rPr>
          <w:noProof/>
          <w:color w:val="000000" w:themeColor="text1"/>
        </w:rPr>
        <w:t>, 60(1), pp. 121–126.</w:t>
      </w:r>
    </w:p>
    <w:p w14:paraId="640631A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cholkopf, B. </w:t>
      </w:r>
      <w:r w:rsidRPr="00C21C91">
        <w:rPr>
          <w:i/>
          <w:iCs/>
          <w:noProof/>
          <w:color w:val="000000" w:themeColor="text1"/>
        </w:rPr>
        <w:t>et al.</w:t>
      </w:r>
      <w:r w:rsidRPr="00C21C91">
        <w:rPr>
          <w:noProof/>
          <w:color w:val="000000" w:themeColor="text1"/>
        </w:rPr>
        <w:t xml:space="preserve"> (1997) ‘Comparing support vector machines with Gaussian kernels to radial basis function classifiers’, </w:t>
      </w:r>
      <w:r w:rsidRPr="00C21C91">
        <w:rPr>
          <w:i/>
          <w:iCs/>
          <w:noProof/>
          <w:color w:val="000000" w:themeColor="text1"/>
        </w:rPr>
        <w:t>IEEE transactions on Signal Processing</w:t>
      </w:r>
      <w:r w:rsidRPr="00C21C91">
        <w:rPr>
          <w:noProof/>
          <w:color w:val="000000" w:themeColor="text1"/>
        </w:rPr>
        <w:t>, 45(11), pp. 2758–2765.</w:t>
      </w:r>
    </w:p>
    <w:p w14:paraId="5CABE24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ahiri Tabarestani, E. and Afzalimehr, H. (2021) ‘Artificial neural network and multi-criteria decision-making models for flood simulation in GIS: Mazandaran Province, Iran’, </w:t>
      </w:r>
      <w:r w:rsidRPr="00C21C91">
        <w:rPr>
          <w:i/>
          <w:iCs/>
          <w:noProof/>
          <w:color w:val="000000" w:themeColor="text1"/>
        </w:rPr>
        <w:t>Stochastic Environmental Research and Risk Assessment</w:t>
      </w:r>
      <w:r w:rsidRPr="00C21C91">
        <w:rPr>
          <w:noProof/>
          <w:color w:val="000000" w:themeColor="text1"/>
        </w:rPr>
        <w:t>, 35(12), pp. 2439–2457.</w:t>
      </w:r>
    </w:p>
    <w:p w14:paraId="4913CADA"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ainline, J. M. </w:t>
      </w:r>
      <w:r w:rsidRPr="00C21C91">
        <w:rPr>
          <w:i/>
          <w:iCs/>
          <w:noProof/>
          <w:color w:val="000000" w:themeColor="text1"/>
        </w:rPr>
        <w:t>et al.</w:t>
      </w:r>
      <w:r w:rsidRPr="00C21C91">
        <w:rPr>
          <w:noProof/>
          <w:color w:val="000000" w:themeColor="text1"/>
        </w:rPr>
        <w:t xml:space="preserve"> (2018) ‘Superconducting optoelectronic neurons III: Synaptic plasticity’, </w:t>
      </w:r>
      <w:r w:rsidRPr="00C21C91">
        <w:rPr>
          <w:i/>
          <w:iCs/>
          <w:noProof/>
          <w:color w:val="000000" w:themeColor="text1"/>
        </w:rPr>
        <w:t>arXiv preprint arXiv:1805.01937</w:t>
      </w:r>
      <w:r w:rsidRPr="00C21C91">
        <w:rPr>
          <w:noProof/>
          <w:color w:val="000000" w:themeColor="text1"/>
        </w:rPr>
        <w:t>.</w:t>
      </w:r>
    </w:p>
    <w:p w14:paraId="1759F4F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ang, K. </w:t>
      </w:r>
      <w:r w:rsidRPr="00C21C91">
        <w:rPr>
          <w:i/>
          <w:iCs/>
          <w:noProof/>
          <w:color w:val="000000" w:themeColor="text1"/>
        </w:rPr>
        <w:t>et al.</w:t>
      </w:r>
      <w:r w:rsidRPr="00C21C91">
        <w:rPr>
          <w:noProof/>
          <w:color w:val="000000" w:themeColor="text1"/>
        </w:rPr>
        <w:t xml:space="preserve"> (2021) ‘Haze prediction model using deep recurrent neural network’, </w:t>
      </w:r>
      <w:r w:rsidRPr="00C21C91">
        <w:rPr>
          <w:i/>
          <w:iCs/>
          <w:noProof/>
          <w:color w:val="000000" w:themeColor="text1"/>
        </w:rPr>
        <w:t>Atmosphere</w:t>
      </w:r>
      <w:r w:rsidRPr="00C21C91">
        <w:rPr>
          <w:noProof/>
          <w:color w:val="000000" w:themeColor="text1"/>
        </w:rPr>
        <w:t>, 12(12), p. 1625.</w:t>
      </w:r>
    </w:p>
    <w:p w14:paraId="7117BDE2"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arfuddin, A. A., Tihami, M. N. and Islam, M. S. (2018) ‘A deep recurrent neural network with bilstm model for sentiment classification’, in </w:t>
      </w:r>
      <w:r w:rsidRPr="00C21C91">
        <w:rPr>
          <w:i/>
          <w:iCs/>
          <w:noProof/>
          <w:color w:val="000000" w:themeColor="text1"/>
        </w:rPr>
        <w:t>2018 International conference on Bangla speech and language processing (ICBSLP)</w:t>
      </w:r>
      <w:r w:rsidRPr="00C21C91">
        <w:rPr>
          <w:noProof/>
          <w:color w:val="000000" w:themeColor="text1"/>
        </w:rPr>
        <w:t>, pp. 1–4.</w:t>
      </w:r>
    </w:p>
    <w:p w14:paraId="36DC879B"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en, Z., Bao, W. and Huang, D.-S. (2018) ‘Recurrent neural network for predicting transcription factor binding sites’, </w:t>
      </w:r>
      <w:r w:rsidRPr="00C21C91">
        <w:rPr>
          <w:i/>
          <w:iCs/>
          <w:noProof/>
          <w:color w:val="000000" w:themeColor="text1"/>
        </w:rPr>
        <w:t>Scientific reports</w:t>
      </w:r>
      <w:r w:rsidRPr="00C21C91">
        <w:rPr>
          <w:noProof/>
          <w:color w:val="000000" w:themeColor="text1"/>
        </w:rPr>
        <w:t>, 8(1), pp. 1–10.</w:t>
      </w:r>
    </w:p>
    <w:p w14:paraId="454B0C9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ong, G. and Song, S. (2021) ‘Fostering supply chain integration in omni-channel retailing through human resource factors: empirical study in China’s market’, </w:t>
      </w:r>
      <w:r w:rsidRPr="00C21C91">
        <w:rPr>
          <w:i/>
          <w:iCs/>
          <w:noProof/>
          <w:color w:val="000000" w:themeColor="text1"/>
        </w:rPr>
        <w:t>International Journal of Logistics Research and Applications</w:t>
      </w:r>
      <w:r w:rsidRPr="00C21C91">
        <w:rPr>
          <w:noProof/>
          <w:color w:val="000000" w:themeColor="text1"/>
        </w:rPr>
        <w:t>, 24(1), pp. 1–22.</w:t>
      </w:r>
    </w:p>
    <w:p w14:paraId="6B2DE68C"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Song, Y.Y. and Ying, L.U., 2015. Decision tree methods: applications for classification and prediction. </w:t>
      </w:r>
      <w:r w:rsidRPr="00C21C91">
        <w:rPr>
          <w:i/>
          <w:iCs/>
          <w:color w:val="000000" w:themeColor="text1"/>
          <w:shd w:val="clear" w:color="auto" w:fill="FFFFFF"/>
        </w:rPr>
        <w:t xml:space="preserve">Shanghai </w:t>
      </w:r>
      <w:r w:rsidRPr="00C21C91">
        <w:rPr>
          <w:i/>
          <w:iCs/>
          <w:color w:val="000000" w:themeColor="text1"/>
          <w:shd w:val="clear" w:color="auto" w:fill="FFFFFF"/>
        </w:rPr>
        <w:lastRenderedPageBreak/>
        <w:t>archives of psychiatry</w:t>
      </w:r>
      <w:r w:rsidRPr="00C21C91">
        <w:rPr>
          <w:color w:val="000000" w:themeColor="text1"/>
          <w:shd w:val="clear" w:color="auto" w:fill="FFFFFF"/>
        </w:rPr>
        <w:t>, </w:t>
      </w:r>
      <w:r w:rsidRPr="00C21C91">
        <w:rPr>
          <w:i/>
          <w:iCs/>
          <w:color w:val="000000" w:themeColor="text1"/>
          <w:shd w:val="clear" w:color="auto" w:fill="FFFFFF"/>
        </w:rPr>
        <w:t>27</w:t>
      </w:r>
      <w:r w:rsidRPr="00C21C91">
        <w:rPr>
          <w:color w:val="000000" w:themeColor="text1"/>
          <w:shd w:val="clear" w:color="auto" w:fill="FFFFFF"/>
        </w:rPr>
        <w:t>(2), p.130.</w:t>
      </w:r>
    </w:p>
    <w:p w14:paraId="235ED522"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Shmilovici, A., 2009. Support vector machines. In </w:t>
      </w:r>
      <w:r w:rsidRPr="00C21C91">
        <w:rPr>
          <w:i/>
          <w:iCs/>
          <w:color w:val="000000" w:themeColor="text1"/>
          <w:shd w:val="clear" w:color="auto" w:fill="FFFFFF"/>
        </w:rPr>
        <w:t>Data mining and knowledge discovery handbook</w:t>
      </w:r>
      <w:r w:rsidRPr="00C21C91">
        <w:rPr>
          <w:color w:val="000000" w:themeColor="text1"/>
          <w:shd w:val="clear" w:color="auto" w:fill="FFFFFF"/>
        </w:rPr>
        <w:t> (pp. 231-247). Springer, Boston, MA.</w:t>
      </w:r>
    </w:p>
    <w:p w14:paraId="08234316"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Tountopoulos, V., Kavakli, E. and Sakellariou, R., 2018, October. Towards a cloud-based controller for data-driven service orchestration in smart manufacturing. </w:t>
      </w:r>
      <w:r w:rsidRPr="00C21C91">
        <w:rPr>
          <w:i/>
          <w:iCs/>
          <w:noProof/>
          <w:color w:val="000000" w:themeColor="text1"/>
        </w:rPr>
        <w:t>In 2018 Sixth International Conference on Enterprise Systems (ES)</w:t>
      </w:r>
      <w:r w:rsidRPr="00C21C91">
        <w:rPr>
          <w:noProof/>
          <w:color w:val="000000" w:themeColor="text1"/>
        </w:rPr>
        <w:t xml:space="preserve"> (pp. 96-99). IEEE.</w:t>
      </w:r>
    </w:p>
    <w:p w14:paraId="4BD14C47"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Turkulainen, V. and Swink, M.L. (2017) ‘Supply chain personnel as knowledge resources for innovation—a contingency view’, </w:t>
      </w:r>
      <w:r w:rsidRPr="00C21C91">
        <w:rPr>
          <w:i/>
          <w:iCs/>
          <w:noProof/>
          <w:color w:val="000000" w:themeColor="text1"/>
        </w:rPr>
        <w:t>Journal of Supply Chain Management</w:t>
      </w:r>
      <w:r w:rsidRPr="00C21C91">
        <w:rPr>
          <w:noProof/>
          <w:color w:val="000000" w:themeColor="text1"/>
        </w:rPr>
        <w:t>, 53(3), pp. 41–59.</w:t>
      </w:r>
    </w:p>
    <w:p w14:paraId="37681CD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Werbos, P.J., 1990. Backpropagation through time: what it does and how to do it. </w:t>
      </w:r>
      <w:r w:rsidRPr="00C21C91">
        <w:rPr>
          <w:i/>
          <w:iCs/>
          <w:noProof/>
          <w:color w:val="000000" w:themeColor="text1"/>
        </w:rPr>
        <w:t>Proceedings of the IEEE</w:t>
      </w:r>
      <w:r w:rsidRPr="00C21C91">
        <w:rPr>
          <w:noProof/>
          <w:color w:val="000000" w:themeColor="text1"/>
        </w:rPr>
        <w:t>, </w:t>
      </w:r>
      <w:r w:rsidRPr="00C21C91">
        <w:rPr>
          <w:i/>
          <w:iCs/>
          <w:noProof/>
          <w:color w:val="000000" w:themeColor="text1"/>
        </w:rPr>
        <w:t>78</w:t>
      </w:r>
      <w:r w:rsidRPr="00C21C91">
        <w:rPr>
          <w:noProof/>
          <w:color w:val="000000" w:themeColor="text1"/>
        </w:rPr>
        <w:t>(10), pp.1550-1560.</w:t>
      </w:r>
    </w:p>
    <w:p w14:paraId="0593C47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Tang, T. A. </w:t>
      </w:r>
      <w:r w:rsidRPr="00C21C91">
        <w:rPr>
          <w:i/>
          <w:iCs/>
          <w:noProof/>
          <w:color w:val="000000" w:themeColor="text1"/>
        </w:rPr>
        <w:t>et al.</w:t>
      </w:r>
      <w:r w:rsidRPr="00C21C91">
        <w:rPr>
          <w:noProof/>
          <w:color w:val="000000" w:themeColor="text1"/>
        </w:rPr>
        <w:t xml:space="preserve"> (2018) ‘Deep recurrent neural network for intrusion detection in sdn-based networks’, in </w:t>
      </w:r>
      <w:r w:rsidRPr="00C21C91">
        <w:rPr>
          <w:i/>
          <w:iCs/>
          <w:noProof/>
          <w:color w:val="000000" w:themeColor="text1"/>
        </w:rPr>
        <w:t>2018 4th IEEE Conference on Network Softwarization and Workshops (NetSoft)</w:t>
      </w:r>
      <w:r w:rsidRPr="00C21C91">
        <w:rPr>
          <w:noProof/>
          <w:color w:val="000000" w:themeColor="text1"/>
        </w:rPr>
        <w:t>, pp. 202–206.</w:t>
      </w:r>
    </w:p>
    <w:p w14:paraId="10E596D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Turkulainen, V. and Swink, M. L. (2017) ‘Supply chain personnel as knowledge resources for innovation—a contingency view’, </w:t>
      </w:r>
      <w:r w:rsidRPr="00C21C91">
        <w:rPr>
          <w:i/>
          <w:iCs/>
          <w:noProof/>
          <w:color w:val="000000" w:themeColor="text1"/>
        </w:rPr>
        <w:t>Journal of Supply Chain Management</w:t>
      </w:r>
      <w:r w:rsidRPr="00C21C91">
        <w:rPr>
          <w:noProof/>
          <w:color w:val="000000" w:themeColor="text1"/>
        </w:rPr>
        <w:t>, 53(3), pp. 41–59.</w:t>
      </w:r>
    </w:p>
    <w:p w14:paraId="52D7F07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Vapnik, V., Golowich, S. and Smola, A. (1996) ‘Support vector method for function approximation, regression estimation and signal processing’, </w:t>
      </w:r>
      <w:r w:rsidRPr="00C21C91">
        <w:rPr>
          <w:i/>
          <w:iCs/>
          <w:noProof/>
          <w:color w:val="000000" w:themeColor="text1"/>
        </w:rPr>
        <w:t>Advances in neural information processing systems</w:t>
      </w:r>
      <w:r w:rsidRPr="00C21C91">
        <w:rPr>
          <w:noProof/>
          <w:color w:val="000000" w:themeColor="text1"/>
        </w:rPr>
        <w:t>, 9.</w:t>
      </w:r>
    </w:p>
    <w:p w14:paraId="41307DDE"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Wang, Y. </w:t>
      </w:r>
      <w:r w:rsidRPr="00C21C91">
        <w:rPr>
          <w:i/>
          <w:iCs/>
          <w:noProof/>
          <w:color w:val="000000" w:themeColor="text1"/>
        </w:rPr>
        <w:t>et al.</w:t>
      </w:r>
      <w:r w:rsidRPr="00C21C91">
        <w:rPr>
          <w:noProof/>
          <w:color w:val="000000" w:themeColor="text1"/>
        </w:rPr>
        <w:t xml:space="preserve"> (2022) ‘Predrnn: A recurrent neural network for spatiotemporal predictive learning’, </w:t>
      </w:r>
      <w:r w:rsidRPr="00C21C91">
        <w:rPr>
          <w:i/>
          <w:iCs/>
          <w:noProof/>
          <w:color w:val="000000" w:themeColor="text1"/>
        </w:rPr>
        <w:t>IEEE Transactions on Pattern Analysis and Machine Intelligence</w:t>
      </w:r>
      <w:r w:rsidRPr="00C21C91">
        <w:rPr>
          <w:noProof/>
          <w:color w:val="000000" w:themeColor="text1"/>
        </w:rPr>
        <w:t>.</w:t>
      </w:r>
    </w:p>
    <w:p w14:paraId="7C5996F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Wolstenholme, E. and McKelvie, D. (2019) ‘The Challenges Facing Health and Social Care and the Relevance of Dynamic Models’, in </w:t>
      </w:r>
      <w:r w:rsidRPr="00C21C91">
        <w:rPr>
          <w:i/>
          <w:iCs/>
          <w:noProof/>
          <w:color w:val="000000" w:themeColor="text1"/>
        </w:rPr>
        <w:t>The Dynamics of Care</w:t>
      </w:r>
      <w:r w:rsidRPr="00C21C91">
        <w:rPr>
          <w:noProof/>
          <w:color w:val="000000" w:themeColor="text1"/>
        </w:rPr>
        <w:t>. Springer, pp. 1–21.</w:t>
      </w:r>
    </w:p>
    <w:p w14:paraId="14029D5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Wu, Q., Ding, K. and Huang, B. (2020) ‘Approach for fault prognosis using recurrent neural network’, </w:t>
      </w:r>
      <w:r w:rsidRPr="00C21C91">
        <w:rPr>
          <w:i/>
          <w:iCs/>
          <w:noProof/>
          <w:color w:val="000000" w:themeColor="text1"/>
        </w:rPr>
        <w:t>Journal of Intelligent Manufacturing</w:t>
      </w:r>
      <w:r w:rsidRPr="00C21C91">
        <w:rPr>
          <w:noProof/>
          <w:color w:val="000000" w:themeColor="text1"/>
        </w:rPr>
        <w:t>, 31(7), pp. 1621–1633.</w:t>
      </w:r>
    </w:p>
    <w:p w14:paraId="4359D676"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Würtz, D. </w:t>
      </w:r>
      <w:r w:rsidRPr="00C21C91">
        <w:rPr>
          <w:i/>
          <w:iCs/>
          <w:noProof/>
          <w:color w:val="000000" w:themeColor="text1"/>
        </w:rPr>
        <w:t>et al.</w:t>
      </w:r>
      <w:r w:rsidRPr="00C21C91">
        <w:rPr>
          <w:noProof/>
          <w:color w:val="000000" w:themeColor="text1"/>
        </w:rPr>
        <w:t xml:space="preserve"> (1996) ‘Analyse und Vorhersage von Finanzmarktdaten’, in </w:t>
      </w:r>
      <w:r w:rsidRPr="00C21C91">
        <w:rPr>
          <w:i/>
          <w:iCs/>
          <w:noProof/>
          <w:color w:val="000000" w:themeColor="text1"/>
        </w:rPr>
        <w:t>Finanzmarktanalyse und-prognose mit innovativen quantitativen Verfahren</w:t>
      </w:r>
      <w:r w:rsidRPr="00C21C91">
        <w:rPr>
          <w:noProof/>
          <w:color w:val="000000" w:themeColor="text1"/>
        </w:rPr>
        <w:t>. Springer, pp. 253–298.</w:t>
      </w:r>
    </w:p>
    <w:p w14:paraId="688542E2"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Yang, F. </w:t>
      </w:r>
      <w:r w:rsidRPr="00C21C91">
        <w:rPr>
          <w:i/>
          <w:iCs/>
          <w:noProof/>
          <w:color w:val="000000" w:themeColor="text1"/>
        </w:rPr>
        <w:t>et al.</w:t>
      </w:r>
      <w:r w:rsidRPr="00C21C91">
        <w:rPr>
          <w:noProof/>
          <w:color w:val="000000" w:themeColor="text1"/>
        </w:rPr>
        <w:t xml:space="preserve"> (2019) ‘State-of-charge estimation of lithium-ion batteries based on gated recurrent neural network’, </w:t>
      </w:r>
      <w:r w:rsidRPr="00C21C91">
        <w:rPr>
          <w:i/>
          <w:iCs/>
          <w:noProof/>
          <w:color w:val="000000" w:themeColor="text1"/>
        </w:rPr>
        <w:t>Energy</w:t>
      </w:r>
      <w:r w:rsidRPr="00C21C91">
        <w:rPr>
          <w:noProof/>
          <w:color w:val="000000" w:themeColor="text1"/>
        </w:rPr>
        <w:t>, 175, pp. 66–75.</w:t>
      </w:r>
    </w:p>
    <w:p w14:paraId="5B63C605"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erroug, E., Belaidi, S. and Chtita, S. (2021) ‘Artificial neural network-based quantitative structure--activity relationships model and molecular docking for virtual screening of novel potent acetylcholinesterase inhibitors’, </w:t>
      </w:r>
      <w:r w:rsidRPr="00C21C91">
        <w:rPr>
          <w:i/>
          <w:iCs/>
          <w:noProof/>
          <w:color w:val="000000" w:themeColor="text1"/>
        </w:rPr>
        <w:t>Journal of the Chinese Chemical Society</w:t>
      </w:r>
      <w:r w:rsidRPr="00C21C91">
        <w:rPr>
          <w:noProof/>
          <w:color w:val="000000" w:themeColor="text1"/>
        </w:rPr>
        <w:t>, 68(8), pp. 1379–1399.</w:t>
      </w:r>
    </w:p>
    <w:p w14:paraId="1DB0999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hang, D., Pee, L. G. and Cui, L. (2021) ‘Artificial intelligence in E-commerce fulfillment: A case study of resource orchestration at Alibaba’s Smart Warehouse’, </w:t>
      </w:r>
      <w:r w:rsidRPr="00C21C91">
        <w:rPr>
          <w:i/>
          <w:iCs/>
          <w:noProof/>
          <w:color w:val="000000" w:themeColor="text1"/>
        </w:rPr>
        <w:t>International Journal of Information Management</w:t>
      </w:r>
      <w:r w:rsidRPr="00C21C91">
        <w:rPr>
          <w:noProof/>
          <w:color w:val="000000" w:themeColor="text1"/>
        </w:rPr>
        <w:t>, 57, p. 102304.</w:t>
      </w:r>
    </w:p>
    <w:p w14:paraId="1B000ACC"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hang, S. </w:t>
      </w:r>
      <w:r w:rsidRPr="00C21C91">
        <w:rPr>
          <w:i/>
          <w:iCs/>
          <w:noProof/>
          <w:color w:val="000000" w:themeColor="text1"/>
        </w:rPr>
        <w:t>et al.</w:t>
      </w:r>
      <w:r w:rsidRPr="00C21C91">
        <w:rPr>
          <w:noProof/>
          <w:color w:val="000000" w:themeColor="text1"/>
        </w:rPr>
        <w:t xml:space="preserve"> (2016) ‘ha’, </w:t>
      </w:r>
      <w:r w:rsidRPr="00C21C91">
        <w:rPr>
          <w:i/>
          <w:iCs/>
          <w:noProof/>
          <w:color w:val="000000" w:themeColor="text1"/>
        </w:rPr>
        <w:t>Expert Systems with Applications</w:t>
      </w:r>
      <w:r w:rsidRPr="00C21C91">
        <w:rPr>
          <w:noProof/>
          <w:color w:val="000000" w:themeColor="text1"/>
        </w:rPr>
        <w:t>, 65, pp. 87–99.</w:t>
      </w:r>
    </w:p>
    <w:p w14:paraId="1D30B81F" w14:textId="5FE4CD7F" w:rsidR="003D7034"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upan, J. and Gasteiger, J. (1999) </w:t>
      </w:r>
      <w:r w:rsidRPr="00C21C91">
        <w:rPr>
          <w:i/>
          <w:iCs/>
          <w:noProof/>
          <w:color w:val="000000" w:themeColor="text1"/>
        </w:rPr>
        <w:t>Neural networks in chemistry and drug design</w:t>
      </w:r>
      <w:r w:rsidRPr="00C21C91">
        <w:rPr>
          <w:noProof/>
          <w:color w:val="000000" w:themeColor="text1"/>
        </w:rPr>
        <w:t>. John Wiley \&amp; Sons, Inc.</w:t>
      </w:r>
    </w:p>
    <w:p w14:paraId="7114420B" w14:textId="09F8D55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hou, Z.H., 2009, June. When semi-supervised learning meets ensemble learning. </w:t>
      </w:r>
      <w:r w:rsidRPr="00C21C91">
        <w:rPr>
          <w:i/>
          <w:iCs/>
          <w:noProof/>
          <w:color w:val="000000" w:themeColor="text1"/>
        </w:rPr>
        <w:t xml:space="preserve">In International Workshop on </w:t>
      </w:r>
      <w:r w:rsidRPr="00C21C91">
        <w:rPr>
          <w:i/>
          <w:iCs/>
          <w:noProof/>
          <w:color w:val="000000" w:themeColor="text1"/>
        </w:rPr>
        <w:t>Multiple Classifier Systems</w:t>
      </w:r>
      <w:r w:rsidRPr="00C21C91">
        <w:rPr>
          <w:noProof/>
          <w:color w:val="000000" w:themeColor="text1"/>
        </w:rPr>
        <w:t xml:space="preserve"> (pp. 529-538). Springer, Berlin, Heidelberg</w:t>
      </w:r>
    </w:p>
    <w:p w14:paraId="2A1D287F" w14:textId="3BA76B53" w:rsidR="00432834" w:rsidRPr="00C21C91" w:rsidRDefault="00432834" w:rsidP="003D7034">
      <w:pPr>
        <w:widowControl w:val="0"/>
        <w:autoSpaceDE w:val="0"/>
        <w:autoSpaceDN w:val="0"/>
        <w:adjustRightInd w:val="0"/>
        <w:spacing w:after="40"/>
        <w:jc w:val="both"/>
        <w:rPr>
          <w:noProof/>
          <w:color w:val="000000" w:themeColor="text1"/>
        </w:rPr>
      </w:pPr>
    </w:p>
    <w:p w14:paraId="157331C1" w14:textId="4745E83B" w:rsidR="00432834" w:rsidRDefault="00432834" w:rsidP="00432834">
      <w:pPr>
        <w:pStyle w:val="NormalWeb"/>
        <w:spacing w:before="0" w:beforeAutospacing="0" w:after="0" w:afterAutospacing="0" w:line="360" w:lineRule="atLeast"/>
        <w:rPr>
          <w:color w:val="000000" w:themeColor="text1"/>
          <w:sz w:val="20"/>
          <w:szCs w:val="20"/>
        </w:rPr>
      </w:pPr>
      <w:r w:rsidRPr="00C21C91">
        <w:rPr>
          <w:color w:val="000000" w:themeColor="text1"/>
          <w:sz w:val="20"/>
          <w:szCs w:val="20"/>
        </w:rPr>
        <w:t>Pham, X.V., Maag, A., Senthilananthan, S. and Bhuiyan, M. (2020). </w:t>
      </w:r>
      <w:r w:rsidRPr="00C21C91">
        <w:rPr>
          <w:i/>
          <w:iCs/>
          <w:color w:val="000000" w:themeColor="text1"/>
          <w:sz w:val="20"/>
          <w:szCs w:val="20"/>
        </w:rPr>
        <w:t>Predictive analysis of the supply chain management using Machine learning approaches: Review and Taxonomy</w:t>
      </w:r>
      <w:r w:rsidRPr="00C21C91">
        <w:rPr>
          <w:color w:val="000000" w:themeColor="text1"/>
          <w:sz w:val="20"/>
          <w:szCs w:val="20"/>
        </w:rPr>
        <w:t>. [online] IEEE Xplore. doi:10.1109/CITISIA50690.2020.9371842.</w:t>
      </w:r>
    </w:p>
    <w:p w14:paraId="486188E9" w14:textId="34FA6EE2" w:rsidR="006210B9" w:rsidRDefault="006210B9" w:rsidP="006210B9">
      <w:pPr>
        <w:pStyle w:val="NormalWeb"/>
        <w:spacing w:before="0" w:beforeAutospacing="0" w:after="0" w:afterAutospacing="0" w:line="360" w:lineRule="atLeast"/>
        <w:rPr>
          <w:color w:val="000000" w:themeColor="text1"/>
          <w:sz w:val="20"/>
          <w:szCs w:val="20"/>
        </w:rPr>
      </w:pPr>
      <w:r w:rsidRPr="006210B9">
        <w:rPr>
          <w:color w:val="000000" w:themeColor="text1"/>
          <w:sz w:val="20"/>
          <w:szCs w:val="20"/>
        </w:rPr>
        <w:t>Constante, F., Silva, F. and Pereira, A. (2019). DataCo SMART SUPPLY CHAIN FOR BIG DATA ANALYSIS. </w:t>
      </w:r>
      <w:r w:rsidRPr="006210B9">
        <w:rPr>
          <w:i/>
          <w:iCs/>
          <w:color w:val="000000" w:themeColor="text1"/>
          <w:sz w:val="20"/>
          <w:szCs w:val="20"/>
        </w:rPr>
        <w:t>data.mendeley.com</w:t>
      </w:r>
      <w:r w:rsidRPr="006210B9">
        <w:rPr>
          <w:color w:val="000000" w:themeColor="text1"/>
          <w:sz w:val="20"/>
          <w:szCs w:val="20"/>
        </w:rPr>
        <w:t>, [online] 5. doi:10.17632/8gx2fvg2k6.5.</w:t>
      </w:r>
    </w:p>
    <w:p w14:paraId="449EFACB" w14:textId="07D41485" w:rsidR="00CA0234" w:rsidRPr="00CA0234" w:rsidRDefault="00CA0234" w:rsidP="00CA0234">
      <w:pPr>
        <w:pStyle w:val="NormalWeb"/>
        <w:spacing w:before="0" w:beforeAutospacing="0" w:after="0" w:afterAutospacing="0" w:line="360" w:lineRule="atLeast"/>
        <w:rPr>
          <w:color w:val="000000"/>
          <w:sz w:val="20"/>
          <w:szCs w:val="20"/>
        </w:rPr>
      </w:pPr>
      <w:r w:rsidRPr="00CA0234">
        <w:rPr>
          <w:color w:val="000000"/>
          <w:sz w:val="20"/>
          <w:szCs w:val="20"/>
        </w:rPr>
        <w:t>kaggle.com. (n.d.). </w:t>
      </w:r>
      <w:r w:rsidRPr="00CA0234">
        <w:rPr>
          <w:i/>
          <w:iCs/>
          <w:color w:val="000000"/>
          <w:sz w:val="20"/>
          <w:szCs w:val="20"/>
        </w:rPr>
        <w:t>Comparison of ML models with RNN</w:t>
      </w:r>
      <w:r w:rsidRPr="00CA0234">
        <w:rPr>
          <w:color w:val="000000"/>
          <w:sz w:val="20"/>
          <w:szCs w:val="20"/>
        </w:rPr>
        <w:t>. [online] Available at: https://www.kaggle.com/code/jaswanthhbadvelu/comparison-of-ml-models-with-rnn [Accessed 21 Aug. 2022].</w:t>
      </w:r>
    </w:p>
    <w:p w14:paraId="1321ABB5" w14:textId="0BEBF21C" w:rsidR="00CA0234" w:rsidRPr="00CA0234" w:rsidRDefault="00CA0234" w:rsidP="00CA0234">
      <w:pPr>
        <w:pStyle w:val="NormalWeb"/>
        <w:spacing w:before="0" w:beforeAutospacing="0" w:after="0" w:afterAutospacing="0" w:line="360" w:lineRule="atLeast"/>
        <w:rPr>
          <w:color w:val="000000"/>
          <w:sz w:val="20"/>
          <w:szCs w:val="20"/>
        </w:rPr>
      </w:pPr>
      <w:r w:rsidRPr="00CA0234">
        <w:rPr>
          <w:color w:val="000000"/>
          <w:sz w:val="20"/>
          <w:szCs w:val="20"/>
        </w:rPr>
        <w:t>kaggle.com. (n.d.). </w:t>
      </w:r>
      <w:r w:rsidRPr="00CA0234">
        <w:rPr>
          <w:i/>
          <w:iCs/>
          <w:color w:val="000000"/>
          <w:sz w:val="20"/>
          <w:szCs w:val="20"/>
        </w:rPr>
        <w:t>Supply Chain Data Analysis-99% Accuracy</w:t>
      </w:r>
      <w:r w:rsidRPr="00CA0234">
        <w:rPr>
          <w:color w:val="000000"/>
          <w:sz w:val="20"/>
          <w:szCs w:val="20"/>
        </w:rPr>
        <w:t>. [online] Available at: https://www.kaggle.com/code/nilufarhosseini/supply-chain-data-analysis-99-accuracy#Customer-Segment [Accessed 21 Aug. 2022].</w:t>
      </w:r>
    </w:p>
    <w:p w14:paraId="3DB3071D" w14:textId="77777777" w:rsidR="00CA0234" w:rsidRPr="00CA0234" w:rsidRDefault="00CA0234" w:rsidP="00CA0234">
      <w:pPr>
        <w:pStyle w:val="NormalWeb"/>
        <w:spacing w:before="0" w:beforeAutospacing="0" w:after="0" w:afterAutospacing="0" w:line="360" w:lineRule="atLeast"/>
        <w:rPr>
          <w:color w:val="000000"/>
          <w:sz w:val="20"/>
          <w:szCs w:val="20"/>
        </w:rPr>
      </w:pPr>
      <w:r w:rsidRPr="00CA0234">
        <w:rPr>
          <w:color w:val="000000"/>
          <w:sz w:val="20"/>
          <w:szCs w:val="20"/>
        </w:rPr>
        <w:t>kaggle.com. (n.d.). </w:t>
      </w:r>
      <w:r w:rsidRPr="00CA0234">
        <w:rPr>
          <w:i/>
          <w:iCs/>
          <w:color w:val="000000"/>
          <w:sz w:val="20"/>
          <w:szCs w:val="20"/>
        </w:rPr>
        <w:t>E-Commerce Multi- Output Models {Project_CSE07}</w:t>
      </w:r>
      <w:r w:rsidRPr="00CA0234">
        <w:rPr>
          <w:color w:val="000000"/>
          <w:sz w:val="20"/>
          <w:szCs w:val="20"/>
        </w:rPr>
        <w:t>. [online] Available at: https://www.kaggle.com/code/sukanthen/e-commerce-multi-output-models-project-cse07/notebook [Accessed 21 Aug. 2022].</w:t>
      </w:r>
    </w:p>
    <w:p w14:paraId="1824C5B2" w14:textId="77777777" w:rsidR="00CA0234" w:rsidRPr="00CA0234" w:rsidRDefault="00CA0234" w:rsidP="00CA0234">
      <w:pPr>
        <w:pStyle w:val="NormalWeb"/>
        <w:rPr>
          <w:color w:val="000000"/>
          <w:sz w:val="20"/>
          <w:szCs w:val="20"/>
        </w:rPr>
      </w:pPr>
      <w:r w:rsidRPr="00CA0234">
        <w:rPr>
          <w:color w:val="000000"/>
          <w:sz w:val="20"/>
          <w:szCs w:val="20"/>
        </w:rPr>
        <w:t>‌</w:t>
      </w:r>
    </w:p>
    <w:p w14:paraId="75B3D809"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0DC4F5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6E23EB2F"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22081F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067CA16F" w14:textId="77777777" w:rsidR="00CA0234" w:rsidRPr="006210B9" w:rsidRDefault="00CA0234" w:rsidP="006210B9">
      <w:pPr>
        <w:pStyle w:val="NormalWeb"/>
        <w:spacing w:before="0" w:beforeAutospacing="0" w:after="0" w:afterAutospacing="0" w:line="360" w:lineRule="atLeast"/>
        <w:rPr>
          <w:color w:val="000000" w:themeColor="text1"/>
          <w:sz w:val="20"/>
          <w:szCs w:val="20"/>
        </w:rPr>
      </w:pPr>
    </w:p>
    <w:p w14:paraId="60CE4043" w14:textId="77777777" w:rsidR="006210B9" w:rsidRDefault="006210B9" w:rsidP="006210B9">
      <w:pPr>
        <w:pStyle w:val="NormalWeb"/>
        <w:rPr>
          <w:rFonts w:ascii="Calibri" w:hAnsi="Calibri" w:cs="Calibri"/>
          <w:color w:val="000000"/>
          <w:sz w:val="27"/>
          <w:szCs w:val="27"/>
        </w:rPr>
      </w:pPr>
      <w:r>
        <w:rPr>
          <w:rFonts w:ascii="Calibri" w:hAnsi="Calibri" w:cs="Calibri"/>
          <w:color w:val="000000"/>
          <w:sz w:val="27"/>
          <w:szCs w:val="27"/>
        </w:rPr>
        <w:t>‌</w:t>
      </w:r>
    </w:p>
    <w:p w14:paraId="5FEAEAE2" w14:textId="77777777" w:rsidR="006210B9" w:rsidRPr="00C21C91" w:rsidRDefault="006210B9" w:rsidP="00432834">
      <w:pPr>
        <w:pStyle w:val="NormalWeb"/>
        <w:spacing w:before="0" w:beforeAutospacing="0" w:after="0" w:afterAutospacing="0" w:line="360" w:lineRule="atLeast"/>
        <w:rPr>
          <w:color w:val="000000" w:themeColor="text1"/>
          <w:sz w:val="20"/>
          <w:szCs w:val="20"/>
        </w:rPr>
      </w:pPr>
    </w:p>
    <w:p w14:paraId="7F486A1D" w14:textId="77777777" w:rsidR="00432834" w:rsidRPr="00C21C91" w:rsidRDefault="00432834" w:rsidP="00432834">
      <w:pPr>
        <w:pStyle w:val="NormalWeb"/>
        <w:rPr>
          <w:color w:val="000000" w:themeColor="text1"/>
          <w:sz w:val="20"/>
          <w:szCs w:val="20"/>
        </w:rPr>
      </w:pPr>
      <w:r w:rsidRPr="00C21C91">
        <w:rPr>
          <w:color w:val="000000" w:themeColor="text1"/>
          <w:sz w:val="20"/>
          <w:szCs w:val="20"/>
        </w:rPr>
        <w:lastRenderedPageBreak/>
        <w:t>‌</w:t>
      </w:r>
    </w:p>
    <w:p w14:paraId="20CD2B2B" w14:textId="77777777" w:rsidR="00432834" w:rsidRPr="00C21C91" w:rsidRDefault="00432834" w:rsidP="003D7034">
      <w:pPr>
        <w:widowControl w:val="0"/>
        <w:autoSpaceDE w:val="0"/>
        <w:autoSpaceDN w:val="0"/>
        <w:adjustRightInd w:val="0"/>
        <w:spacing w:after="40"/>
        <w:jc w:val="both"/>
        <w:rPr>
          <w:noProof/>
          <w:color w:val="000000" w:themeColor="text1"/>
        </w:rPr>
      </w:pPr>
    </w:p>
    <w:p w14:paraId="1FFF9C8F" w14:textId="2C25DCC9" w:rsidR="00FD1479" w:rsidRPr="00C21C91" w:rsidRDefault="00FD1479" w:rsidP="003D7034">
      <w:pPr>
        <w:widowControl w:val="0"/>
        <w:autoSpaceDE w:val="0"/>
        <w:autoSpaceDN w:val="0"/>
        <w:adjustRightInd w:val="0"/>
        <w:spacing w:after="40"/>
        <w:jc w:val="both"/>
        <w:rPr>
          <w:noProof/>
          <w:color w:val="000000" w:themeColor="text1"/>
        </w:rPr>
      </w:pPr>
    </w:p>
    <w:p w14:paraId="4393E5C2" w14:textId="1BE21C0B" w:rsidR="00FD1479" w:rsidRPr="00C21C91" w:rsidRDefault="00FD1479" w:rsidP="003D7034">
      <w:pPr>
        <w:widowControl w:val="0"/>
        <w:autoSpaceDE w:val="0"/>
        <w:autoSpaceDN w:val="0"/>
        <w:adjustRightInd w:val="0"/>
        <w:spacing w:after="40"/>
        <w:jc w:val="both"/>
        <w:rPr>
          <w:noProof/>
          <w:color w:val="000000" w:themeColor="text1"/>
        </w:rPr>
      </w:pPr>
    </w:p>
    <w:p w14:paraId="4C5AA04C" w14:textId="4BC45654" w:rsidR="00FD1479" w:rsidRPr="00C21C91" w:rsidRDefault="00FD1479" w:rsidP="003D7034">
      <w:pPr>
        <w:widowControl w:val="0"/>
        <w:autoSpaceDE w:val="0"/>
        <w:autoSpaceDN w:val="0"/>
        <w:adjustRightInd w:val="0"/>
        <w:spacing w:after="40"/>
        <w:jc w:val="both"/>
        <w:rPr>
          <w:noProof/>
          <w:color w:val="000000" w:themeColor="text1"/>
        </w:rPr>
      </w:pPr>
    </w:p>
    <w:p w14:paraId="4630C2BC" w14:textId="57AB878D" w:rsidR="00FD1479" w:rsidRPr="00C21C91" w:rsidRDefault="00FD1479" w:rsidP="003D7034">
      <w:pPr>
        <w:widowControl w:val="0"/>
        <w:autoSpaceDE w:val="0"/>
        <w:autoSpaceDN w:val="0"/>
        <w:adjustRightInd w:val="0"/>
        <w:spacing w:after="40"/>
        <w:jc w:val="both"/>
        <w:rPr>
          <w:noProof/>
          <w:color w:val="000000" w:themeColor="text1"/>
        </w:rPr>
      </w:pPr>
    </w:p>
    <w:p w14:paraId="6A7C2395" w14:textId="376DF288" w:rsidR="00FD1479" w:rsidRPr="00C21C91" w:rsidRDefault="00FD1479" w:rsidP="003D7034">
      <w:pPr>
        <w:widowControl w:val="0"/>
        <w:autoSpaceDE w:val="0"/>
        <w:autoSpaceDN w:val="0"/>
        <w:adjustRightInd w:val="0"/>
        <w:spacing w:after="40"/>
        <w:jc w:val="both"/>
        <w:rPr>
          <w:noProof/>
          <w:color w:val="000000" w:themeColor="text1"/>
        </w:rPr>
      </w:pPr>
    </w:p>
    <w:p w14:paraId="0FFE185C" w14:textId="21F949CE" w:rsidR="00FD1479" w:rsidRPr="00C21C91" w:rsidRDefault="00FD1479" w:rsidP="003D7034">
      <w:pPr>
        <w:widowControl w:val="0"/>
        <w:autoSpaceDE w:val="0"/>
        <w:autoSpaceDN w:val="0"/>
        <w:adjustRightInd w:val="0"/>
        <w:spacing w:after="40"/>
        <w:jc w:val="both"/>
        <w:rPr>
          <w:noProof/>
          <w:color w:val="000000" w:themeColor="text1"/>
        </w:rPr>
      </w:pPr>
    </w:p>
    <w:p w14:paraId="73912924" w14:textId="22E44AF5" w:rsidR="00FD1479" w:rsidRPr="00C21C91" w:rsidRDefault="00FD1479" w:rsidP="003D7034">
      <w:pPr>
        <w:widowControl w:val="0"/>
        <w:autoSpaceDE w:val="0"/>
        <w:autoSpaceDN w:val="0"/>
        <w:adjustRightInd w:val="0"/>
        <w:spacing w:after="40"/>
        <w:jc w:val="both"/>
        <w:rPr>
          <w:noProof/>
          <w:color w:val="000000" w:themeColor="text1"/>
        </w:rPr>
      </w:pPr>
    </w:p>
    <w:p w14:paraId="2B1C5CAA" w14:textId="7A1BC06B" w:rsidR="00FD1479" w:rsidRPr="00C21C91" w:rsidRDefault="00FD1479" w:rsidP="003D7034">
      <w:pPr>
        <w:widowControl w:val="0"/>
        <w:autoSpaceDE w:val="0"/>
        <w:autoSpaceDN w:val="0"/>
        <w:adjustRightInd w:val="0"/>
        <w:spacing w:after="40"/>
        <w:jc w:val="both"/>
        <w:rPr>
          <w:noProof/>
          <w:color w:val="000000" w:themeColor="text1"/>
        </w:rPr>
      </w:pPr>
    </w:p>
    <w:p w14:paraId="15B1C0D6" w14:textId="5F3F7DE0" w:rsidR="00FD1479" w:rsidRPr="00C21C91" w:rsidRDefault="00FD1479" w:rsidP="003D7034">
      <w:pPr>
        <w:widowControl w:val="0"/>
        <w:autoSpaceDE w:val="0"/>
        <w:autoSpaceDN w:val="0"/>
        <w:adjustRightInd w:val="0"/>
        <w:spacing w:after="40"/>
        <w:jc w:val="both"/>
        <w:rPr>
          <w:noProof/>
          <w:color w:val="000000" w:themeColor="text1"/>
        </w:rPr>
      </w:pPr>
    </w:p>
    <w:p w14:paraId="21CCD3B1" w14:textId="49E1F48F" w:rsidR="00FD1479" w:rsidRPr="00C21C91" w:rsidRDefault="00FD1479" w:rsidP="003D7034">
      <w:pPr>
        <w:widowControl w:val="0"/>
        <w:autoSpaceDE w:val="0"/>
        <w:autoSpaceDN w:val="0"/>
        <w:adjustRightInd w:val="0"/>
        <w:spacing w:after="40"/>
        <w:jc w:val="both"/>
        <w:rPr>
          <w:noProof/>
          <w:color w:val="000000" w:themeColor="text1"/>
        </w:rPr>
      </w:pPr>
    </w:p>
    <w:p w14:paraId="7C6FE1D2" w14:textId="6B372741" w:rsidR="00FD1479" w:rsidRPr="00C21C91" w:rsidRDefault="00FD1479" w:rsidP="003D7034">
      <w:pPr>
        <w:widowControl w:val="0"/>
        <w:autoSpaceDE w:val="0"/>
        <w:autoSpaceDN w:val="0"/>
        <w:adjustRightInd w:val="0"/>
        <w:spacing w:after="40"/>
        <w:jc w:val="both"/>
        <w:rPr>
          <w:noProof/>
          <w:color w:val="000000" w:themeColor="text1"/>
        </w:rPr>
      </w:pPr>
    </w:p>
    <w:p w14:paraId="3DE9CD18" w14:textId="4D6DDB86" w:rsidR="00FD1479" w:rsidRPr="00C21C91" w:rsidRDefault="00FD1479" w:rsidP="003D7034">
      <w:pPr>
        <w:widowControl w:val="0"/>
        <w:autoSpaceDE w:val="0"/>
        <w:autoSpaceDN w:val="0"/>
        <w:adjustRightInd w:val="0"/>
        <w:spacing w:after="40"/>
        <w:jc w:val="both"/>
        <w:rPr>
          <w:noProof/>
          <w:color w:val="000000" w:themeColor="text1"/>
        </w:rPr>
      </w:pPr>
    </w:p>
    <w:p w14:paraId="0A8B7A4D" w14:textId="23DF8E8D" w:rsidR="00FD1479" w:rsidRPr="00C21C91" w:rsidRDefault="00FD1479" w:rsidP="003D7034">
      <w:pPr>
        <w:widowControl w:val="0"/>
        <w:autoSpaceDE w:val="0"/>
        <w:autoSpaceDN w:val="0"/>
        <w:adjustRightInd w:val="0"/>
        <w:spacing w:after="40"/>
        <w:jc w:val="both"/>
        <w:rPr>
          <w:noProof/>
          <w:color w:val="000000" w:themeColor="text1"/>
        </w:rPr>
      </w:pPr>
    </w:p>
    <w:p w14:paraId="526C8200" w14:textId="27C41E7B" w:rsidR="00FD1479" w:rsidRPr="00C21C91" w:rsidRDefault="00FD1479" w:rsidP="003D7034">
      <w:pPr>
        <w:widowControl w:val="0"/>
        <w:autoSpaceDE w:val="0"/>
        <w:autoSpaceDN w:val="0"/>
        <w:adjustRightInd w:val="0"/>
        <w:spacing w:after="40"/>
        <w:jc w:val="both"/>
        <w:rPr>
          <w:noProof/>
          <w:color w:val="000000" w:themeColor="text1"/>
        </w:rPr>
      </w:pPr>
    </w:p>
    <w:p w14:paraId="29D21E6A" w14:textId="7CE59827" w:rsidR="00FD1479" w:rsidRPr="00C21C91" w:rsidRDefault="00FD1479" w:rsidP="003D7034">
      <w:pPr>
        <w:widowControl w:val="0"/>
        <w:autoSpaceDE w:val="0"/>
        <w:autoSpaceDN w:val="0"/>
        <w:adjustRightInd w:val="0"/>
        <w:spacing w:after="40"/>
        <w:jc w:val="both"/>
        <w:rPr>
          <w:noProof/>
          <w:color w:val="000000" w:themeColor="text1"/>
        </w:rPr>
      </w:pPr>
    </w:p>
    <w:p w14:paraId="0F0B1398" w14:textId="36FB78C6" w:rsidR="00FD1479" w:rsidRPr="00C21C91" w:rsidRDefault="00FD1479" w:rsidP="003D7034">
      <w:pPr>
        <w:widowControl w:val="0"/>
        <w:autoSpaceDE w:val="0"/>
        <w:autoSpaceDN w:val="0"/>
        <w:adjustRightInd w:val="0"/>
        <w:spacing w:after="40"/>
        <w:jc w:val="both"/>
        <w:rPr>
          <w:noProof/>
          <w:color w:val="000000" w:themeColor="text1"/>
        </w:rPr>
      </w:pPr>
    </w:p>
    <w:p w14:paraId="68551380" w14:textId="22DA11F5" w:rsidR="00FD1479" w:rsidRPr="00C21C91" w:rsidRDefault="00FD1479" w:rsidP="003D7034">
      <w:pPr>
        <w:widowControl w:val="0"/>
        <w:autoSpaceDE w:val="0"/>
        <w:autoSpaceDN w:val="0"/>
        <w:adjustRightInd w:val="0"/>
        <w:spacing w:after="40"/>
        <w:jc w:val="both"/>
        <w:rPr>
          <w:noProof/>
          <w:color w:val="000000" w:themeColor="text1"/>
        </w:rPr>
      </w:pPr>
    </w:p>
    <w:p w14:paraId="22EFB288" w14:textId="60A0CCAB" w:rsidR="00FD1479" w:rsidRPr="00C21C91" w:rsidRDefault="00FD1479" w:rsidP="003D7034">
      <w:pPr>
        <w:widowControl w:val="0"/>
        <w:autoSpaceDE w:val="0"/>
        <w:autoSpaceDN w:val="0"/>
        <w:adjustRightInd w:val="0"/>
        <w:spacing w:after="40"/>
        <w:jc w:val="both"/>
        <w:rPr>
          <w:noProof/>
          <w:color w:val="000000" w:themeColor="text1"/>
        </w:rPr>
      </w:pPr>
    </w:p>
    <w:p w14:paraId="13D89DFB" w14:textId="78316233" w:rsidR="00FD1479" w:rsidRPr="00C21C91" w:rsidRDefault="00FD1479" w:rsidP="003D7034">
      <w:pPr>
        <w:widowControl w:val="0"/>
        <w:autoSpaceDE w:val="0"/>
        <w:autoSpaceDN w:val="0"/>
        <w:adjustRightInd w:val="0"/>
        <w:spacing w:after="40"/>
        <w:jc w:val="both"/>
        <w:rPr>
          <w:noProof/>
          <w:color w:val="000000" w:themeColor="text1"/>
        </w:rPr>
      </w:pPr>
    </w:p>
    <w:p w14:paraId="19912B53" w14:textId="7137DF19" w:rsidR="00FD1479" w:rsidRPr="00C21C91" w:rsidRDefault="00FD1479" w:rsidP="003D7034">
      <w:pPr>
        <w:widowControl w:val="0"/>
        <w:autoSpaceDE w:val="0"/>
        <w:autoSpaceDN w:val="0"/>
        <w:adjustRightInd w:val="0"/>
        <w:spacing w:after="40"/>
        <w:jc w:val="both"/>
        <w:rPr>
          <w:noProof/>
          <w:color w:val="000000" w:themeColor="text1"/>
        </w:rPr>
      </w:pPr>
    </w:p>
    <w:p w14:paraId="0776BB05" w14:textId="70F168E2" w:rsidR="00FD1479" w:rsidRPr="00C21C91" w:rsidRDefault="00FD1479" w:rsidP="003D7034">
      <w:pPr>
        <w:widowControl w:val="0"/>
        <w:autoSpaceDE w:val="0"/>
        <w:autoSpaceDN w:val="0"/>
        <w:adjustRightInd w:val="0"/>
        <w:spacing w:after="40"/>
        <w:jc w:val="both"/>
        <w:rPr>
          <w:noProof/>
          <w:color w:val="000000" w:themeColor="text1"/>
        </w:rPr>
      </w:pPr>
    </w:p>
    <w:p w14:paraId="78519D89" w14:textId="6E157F49" w:rsidR="00FD1479" w:rsidRPr="00C21C91" w:rsidRDefault="00FD1479" w:rsidP="003D7034">
      <w:pPr>
        <w:widowControl w:val="0"/>
        <w:autoSpaceDE w:val="0"/>
        <w:autoSpaceDN w:val="0"/>
        <w:adjustRightInd w:val="0"/>
        <w:spacing w:after="40"/>
        <w:jc w:val="both"/>
        <w:rPr>
          <w:noProof/>
          <w:color w:val="000000" w:themeColor="text1"/>
        </w:rPr>
      </w:pPr>
    </w:p>
    <w:p w14:paraId="49C110B9" w14:textId="0EAB7721" w:rsidR="00FD1479" w:rsidRPr="00C21C91" w:rsidRDefault="00FD1479" w:rsidP="003D7034">
      <w:pPr>
        <w:widowControl w:val="0"/>
        <w:autoSpaceDE w:val="0"/>
        <w:autoSpaceDN w:val="0"/>
        <w:adjustRightInd w:val="0"/>
        <w:spacing w:after="40"/>
        <w:jc w:val="both"/>
        <w:rPr>
          <w:noProof/>
          <w:color w:val="000000" w:themeColor="text1"/>
        </w:rPr>
      </w:pPr>
    </w:p>
    <w:p w14:paraId="6305F25F" w14:textId="763007FE" w:rsidR="00FD1479" w:rsidRPr="00C21C91" w:rsidRDefault="00FD1479" w:rsidP="003D7034">
      <w:pPr>
        <w:widowControl w:val="0"/>
        <w:autoSpaceDE w:val="0"/>
        <w:autoSpaceDN w:val="0"/>
        <w:adjustRightInd w:val="0"/>
        <w:spacing w:after="40"/>
        <w:jc w:val="both"/>
        <w:rPr>
          <w:noProof/>
          <w:color w:val="000000" w:themeColor="text1"/>
        </w:rPr>
      </w:pPr>
    </w:p>
    <w:p w14:paraId="2BAF812D" w14:textId="06FB7664" w:rsidR="00FD1479" w:rsidRPr="00C21C91" w:rsidRDefault="00FD1479" w:rsidP="003D7034">
      <w:pPr>
        <w:widowControl w:val="0"/>
        <w:autoSpaceDE w:val="0"/>
        <w:autoSpaceDN w:val="0"/>
        <w:adjustRightInd w:val="0"/>
        <w:spacing w:after="40"/>
        <w:jc w:val="both"/>
        <w:rPr>
          <w:noProof/>
          <w:color w:val="000000" w:themeColor="text1"/>
        </w:rPr>
      </w:pPr>
    </w:p>
    <w:p w14:paraId="77F98209" w14:textId="39FE9DD0" w:rsidR="00FD1479" w:rsidRPr="00C21C91" w:rsidRDefault="00FD1479" w:rsidP="003D7034">
      <w:pPr>
        <w:widowControl w:val="0"/>
        <w:autoSpaceDE w:val="0"/>
        <w:autoSpaceDN w:val="0"/>
        <w:adjustRightInd w:val="0"/>
        <w:spacing w:after="40"/>
        <w:jc w:val="both"/>
        <w:rPr>
          <w:noProof/>
          <w:color w:val="000000" w:themeColor="text1"/>
        </w:rPr>
      </w:pPr>
    </w:p>
    <w:p w14:paraId="77F908DB" w14:textId="27D5A0A9" w:rsidR="00FD1479" w:rsidRPr="00C21C91" w:rsidRDefault="00FD1479" w:rsidP="003D7034">
      <w:pPr>
        <w:widowControl w:val="0"/>
        <w:autoSpaceDE w:val="0"/>
        <w:autoSpaceDN w:val="0"/>
        <w:adjustRightInd w:val="0"/>
        <w:spacing w:after="40"/>
        <w:jc w:val="both"/>
        <w:rPr>
          <w:noProof/>
          <w:color w:val="000000" w:themeColor="text1"/>
        </w:rPr>
      </w:pPr>
    </w:p>
    <w:p w14:paraId="49814AD6" w14:textId="0020CC9D" w:rsidR="00FD1479" w:rsidRPr="00C21C91" w:rsidRDefault="00FD1479" w:rsidP="003D7034">
      <w:pPr>
        <w:widowControl w:val="0"/>
        <w:autoSpaceDE w:val="0"/>
        <w:autoSpaceDN w:val="0"/>
        <w:adjustRightInd w:val="0"/>
        <w:spacing w:after="40"/>
        <w:jc w:val="both"/>
        <w:rPr>
          <w:noProof/>
          <w:color w:val="000000" w:themeColor="text1"/>
        </w:rPr>
      </w:pPr>
    </w:p>
    <w:p w14:paraId="0556407C" w14:textId="58F49749" w:rsidR="00FD1479" w:rsidRPr="00C21C91" w:rsidRDefault="00FD1479" w:rsidP="003D7034">
      <w:pPr>
        <w:widowControl w:val="0"/>
        <w:autoSpaceDE w:val="0"/>
        <w:autoSpaceDN w:val="0"/>
        <w:adjustRightInd w:val="0"/>
        <w:spacing w:after="40"/>
        <w:jc w:val="both"/>
        <w:rPr>
          <w:noProof/>
          <w:color w:val="000000" w:themeColor="text1"/>
        </w:rPr>
      </w:pPr>
    </w:p>
    <w:p w14:paraId="3A5CA33F" w14:textId="0EEF85C6" w:rsidR="00FD1479" w:rsidRPr="00C21C91" w:rsidRDefault="00FD1479" w:rsidP="003D7034">
      <w:pPr>
        <w:widowControl w:val="0"/>
        <w:autoSpaceDE w:val="0"/>
        <w:autoSpaceDN w:val="0"/>
        <w:adjustRightInd w:val="0"/>
        <w:spacing w:after="40"/>
        <w:jc w:val="both"/>
        <w:rPr>
          <w:noProof/>
          <w:color w:val="000000" w:themeColor="text1"/>
        </w:rPr>
      </w:pPr>
    </w:p>
    <w:p w14:paraId="15EBC743" w14:textId="11481003" w:rsidR="00FD1479" w:rsidRPr="00C21C91" w:rsidRDefault="00FD1479" w:rsidP="003D7034">
      <w:pPr>
        <w:widowControl w:val="0"/>
        <w:autoSpaceDE w:val="0"/>
        <w:autoSpaceDN w:val="0"/>
        <w:adjustRightInd w:val="0"/>
        <w:spacing w:after="40"/>
        <w:jc w:val="both"/>
        <w:rPr>
          <w:noProof/>
          <w:color w:val="000000" w:themeColor="text1"/>
        </w:rPr>
      </w:pPr>
    </w:p>
    <w:p w14:paraId="149AFF2F" w14:textId="193C7B7A" w:rsidR="00FD1479" w:rsidRPr="00C21C91" w:rsidRDefault="00FD1479" w:rsidP="003D7034">
      <w:pPr>
        <w:widowControl w:val="0"/>
        <w:autoSpaceDE w:val="0"/>
        <w:autoSpaceDN w:val="0"/>
        <w:adjustRightInd w:val="0"/>
        <w:spacing w:after="40"/>
        <w:jc w:val="both"/>
        <w:rPr>
          <w:noProof/>
          <w:color w:val="000000" w:themeColor="text1"/>
        </w:rPr>
      </w:pPr>
    </w:p>
    <w:p w14:paraId="4059C326" w14:textId="4EA05BC0" w:rsidR="00FD1479" w:rsidRPr="00C21C91" w:rsidRDefault="00FD1479" w:rsidP="003D7034">
      <w:pPr>
        <w:widowControl w:val="0"/>
        <w:autoSpaceDE w:val="0"/>
        <w:autoSpaceDN w:val="0"/>
        <w:adjustRightInd w:val="0"/>
        <w:spacing w:after="40"/>
        <w:jc w:val="both"/>
        <w:rPr>
          <w:noProof/>
          <w:color w:val="000000" w:themeColor="text1"/>
        </w:rPr>
      </w:pPr>
    </w:p>
    <w:p w14:paraId="78ECB182" w14:textId="2B62C37C" w:rsidR="00FD1479" w:rsidRPr="00C21C91" w:rsidRDefault="00FD1479" w:rsidP="003D7034">
      <w:pPr>
        <w:widowControl w:val="0"/>
        <w:autoSpaceDE w:val="0"/>
        <w:autoSpaceDN w:val="0"/>
        <w:adjustRightInd w:val="0"/>
        <w:spacing w:after="40"/>
        <w:jc w:val="both"/>
        <w:rPr>
          <w:noProof/>
          <w:color w:val="000000" w:themeColor="text1"/>
        </w:rPr>
      </w:pPr>
    </w:p>
    <w:p w14:paraId="06F23E3F" w14:textId="164AB455" w:rsidR="00FD1479" w:rsidRPr="00C21C91" w:rsidRDefault="00FD1479" w:rsidP="003D7034">
      <w:pPr>
        <w:widowControl w:val="0"/>
        <w:autoSpaceDE w:val="0"/>
        <w:autoSpaceDN w:val="0"/>
        <w:adjustRightInd w:val="0"/>
        <w:spacing w:after="40"/>
        <w:jc w:val="both"/>
        <w:rPr>
          <w:noProof/>
          <w:color w:val="000000" w:themeColor="text1"/>
        </w:rPr>
      </w:pPr>
    </w:p>
    <w:p w14:paraId="4AF4D242" w14:textId="2D32FC5A" w:rsidR="00FD1479" w:rsidRPr="00C21C91" w:rsidRDefault="00FD1479" w:rsidP="003D7034">
      <w:pPr>
        <w:widowControl w:val="0"/>
        <w:autoSpaceDE w:val="0"/>
        <w:autoSpaceDN w:val="0"/>
        <w:adjustRightInd w:val="0"/>
        <w:spacing w:after="40"/>
        <w:jc w:val="both"/>
        <w:rPr>
          <w:noProof/>
          <w:color w:val="000000" w:themeColor="text1"/>
        </w:rPr>
      </w:pPr>
    </w:p>
    <w:p w14:paraId="1807E263" w14:textId="0184B3B4" w:rsidR="00FD1479" w:rsidRPr="00C21C91" w:rsidRDefault="00FD1479" w:rsidP="003D7034">
      <w:pPr>
        <w:widowControl w:val="0"/>
        <w:autoSpaceDE w:val="0"/>
        <w:autoSpaceDN w:val="0"/>
        <w:adjustRightInd w:val="0"/>
        <w:spacing w:after="40"/>
        <w:jc w:val="both"/>
        <w:rPr>
          <w:noProof/>
          <w:color w:val="000000" w:themeColor="text1"/>
        </w:rPr>
      </w:pPr>
    </w:p>
    <w:p w14:paraId="5AEEBBA8" w14:textId="13A20FE0" w:rsidR="00FD1479" w:rsidRPr="00C21C91" w:rsidRDefault="00FD1479" w:rsidP="003D7034">
      <w:pPr>
        <w:widowControl w:val="0"/>
        <w:autoSpaceDE w:val="0"/>
        <w:autoSpaceDN w:val="0"/>
        <w:adjustRightInd w:val="0"/>
        <w:spacing w:after="40"/>
        <w:jc w:val="both"/>
        <w:rPr>
          <w:noProof/>
          <w:color w:val="000000" w:themeColor="text1"/>
        </w:rPr>
      </w:pPr>
    </w:p>
    <w:p w14:paraId="4B47BC45" w14:textId="1A0E903D" w:rsidR="00FD1479" w:rsidRPr="00C21C91" w:rsidRDefault="00FD1479" w:rsidP="003D7034">
      <w:pPr>
        <w:widowControl w:val="0"/>
        <w:autoSpaceDE w:val="0"/>
        <w:autoSpaceDN w:val="0"/>
        <w:adjustRightInd w:val="0"/>
        <w:spacing w:after="40"/>
        <w:jc w:val="both"/>
        <w:rPr>
          <w:noProof/>
          <w:color w:val="000000" w:themeColor="text1"/>
        </w:rPr>
      </w:pPr>
    </w:p>
    <w:p w14:paraId="3BC04096" w14:textId="597A9ED2" w:rsidR="00FD1479" w:rsidRPr="00C21C91" w:rsidRDefault="00FD1479" w:rsidP="003D7034">
      <w:pPr>
        <w:widowControl w:val="0"/>
        <w:autoSpaceDE w:val="0"/>
        <w:autoSpaceDN w:val="0"/>
        <w:adjustRightInd w:val="0"/>
        <w:spacing w:after="40"/>
        <w:jc w:val="both"/>
        <w:rPr>
          <w:noProof/>
          <w:color w:val="000000" w:themeColor="text1"/>
        </w:rPr>
      </w:pPr>
    </w:p>
    <w:p w14:paraId="502BC072" w14:textId="77777777" w:rsidR="00FD1479" w:rsidRPr="00C21C91" w:rsidRDefault="00FD1479" w:rsidP="003D7034">
      <w:pPr>
        <w:widowControl w:val="0"/>
        <w:autoSpaceDE w:val="0"/>
        <w:autoSpaceDN w:val="0"/>
        <w:adjustRightInd w:val="0"/>
        <w:spacing w:after="40"/>
        <w:jc w:val="both"/>
        <w:rPr>
          <w:noProof/>
          <w:color w:val="000000" w:themeColor="text1"/>
        </w:rPr>
      </w:pPr>
    </w:p>
    <w:p w14:paraId="31369675" w14:textId="77777777" w:rsidR="00836367" w:rsidRPr="00C21C91" w:rsidRDefault="002440B0" w:rsidP="003D7034">
      <w:pPr>
        <w:pStyle w:val="references"/>
        <w:numPr>
          <w:ilvl w:val="0"/>
          <w:numId w:val="0"/>
        </w:numPr>
        <w:spacing w:line="240" w:lineRule="auto"/>
        <w:ind w:left="360" w:hanging="360"/>
        <w:rPr>
          <w:rFonts w:eastAsia="SimSun"/>
          <w:b/>
          <w:noProof w:val="0"/>
          <w:color w:val="000000" w:themeColor="text1"/>
          <w:spacing w:val="-1"/>
          <w:sz w:val="20"/>
          <w:szCs w:val="20"/>
          <w:lang w:val="x-none" w:eastAsia="x-none"/>
        </w:rPr>
        <w:sectPr w:rsidR="00836367" w:rsidRPr="00C21C91" w:rsidSect="00683992">
          <w:type w:val="continuous"/>
          <w:pgSz w:w="11906" w:h="16838" w:code="9"/>
          <w:pgMar w:top="1080" w:right="907" w:bottom="1440" w:left="907" w:header="720" w:footer="720" w:gutter="0"/>
          <w:cols w:num="2" w:space="360"/>
          <w:docGrid w:linePitch="360"/>
        </w:sectPr>
      </w:pPr>
      <w:r w:rsidRPr="00C21C91">
        <w:rPr>
          <w:rFonts w:eastAsia="SimSun"/>
          <w:b/>
          <w:noProof w:val="0"/>
          <w:color w:val="000000" w:themeColor="text1"/>
          <w:spacing w:val="-1"/>
          <w:sz w:val="20"/>
          <w:szCs w:val="20"/>
          <w:lang w:val="x-none" w:eastAsia="x-none"/>
        </w:rPr>
        <w:fldChar w:fldCharType="end"/>
      </w:r>
    </w:p>
    <w:p w14:paraId="1636E717" w14:textId="6AF16060" w:rsidR="009303D9" w:rsidRPr="00C21C91" w:rsidRDefault="00990C65" w:rsidP="005B520E">
      <w:pPr>
        <w:rPr>
          <w:color w:val="000000" w:themeColor="text1"/>
        </w:rPr>
      </w:pPr>
      <w:r w:rsidRPr="00C21C91">
        <w:rPr>
          <w:noProof/>
          <w:color w:val="000000" w:themeColor="text1"/>
        </w:rPr>
        <w:drawing>
          <wp:inline distT="0" distB="0" distL="0" distR="0" wp14:anchorId="597F3603" wp14:editId="13B42636">
            <wp:extent cx="6426200" cy="38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426200" cy="385445"/>
                    </a:xfrm>
                    <a:prstGeom prst="rect">
                      <a:avLst/>
                    </a:prstGeom>
                  </pic:spPr>
                </pic:pic>
              </a:graphicData>
            </a:graphic>
          </wp:inline>
        </w:drawing>
      </w:r>
      <w:r w:rsidRPr="00C21C91">
        <w:rPr>
          <w:noProof/>
          <w:color w:val="000000" w:themeColor="text1"/>
        </w:rPr>
        <w:drawing>
          <wp:inline distT="0" distB="0" distL="0" distR="0" wp14:anchorId="1F84B06F" wp14:editId="3D1865C5">
            <wp:extent cx="6426200" cy="3968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426200" cy="396875"/>
                    </a:xfrm>
                    <a:prstGeom prst="rect">
                      <a:avLst/>
                    </a:prstGeom>
                  </pic:spPr>
                </pic:pic>
              </a:graphicData>
            </a:graphic>
          </wp:inline>
        </w:drawing>
      </w:r>
    </w:p>
    <w:sectPr w:rsidR="009303D9" w:rsidRPr="00C21C91"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73DF1" w14:textId="77777777" w:rsidR="00E927D2" w:rsidRDefault="00E927D2" w:rsidP="001A3B3D">
      <w:r>
        <w:separator/>
      </w:r>
    </w:p>
  </w:endnote>
  <w:endnote w:type="continuationSeparator" w:id="0">
    <w:p w14:paraId="4C309A8B" w14:textId="77777777" w:rsidR="00E927D2" w:rsidRDefault="00E927D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77777777" w:rsidR="00C0430E" w:rsidRPr="00C0430E" w:rsidRDefault="00C0430E" w:rsidP="008D25E1">
    <w:pPr>
      <w:pStyle w:val="Footer"/>
      <w:ind w:right="360"/>
      <w:jc w:val="left"/>
      <w:rPr>
        <w:sz w:val="16"/>
        <w:szCs w:val="16"/>
      </w:rPr>
    </w:pPr>
    <w:r>
      <w:rPr>
        <w:sz w:val="16"/>
        <w:szCs w:val="16"/>
      </w:rPr>
      <w:t>Supply Chain Orchestration</w:t>
    </w:r>
    <w:r w:rsidRPr="006F6D3D">
      <w:rPr>
        <w:sz w:val="16"/>
        <w:szCs w:val="16"/>
      </w:rPr>
      <w:t xml:space="preserve"> ©</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8FAD2" w14:textId="77777777" w:rsidR="00E927D2" w:rsidRDefault="00E927D2" w:rsidP="001A3B3D">
      <w:r>
        <w:separator/>
      </w:r>
    </w:p>
  </w:footnote>
  <w:footnote w:type="continuationSeparator" w:id="0">
    <w:p w14:paraId="527969D2" w14:textId="77777777" w:rsidR="00E927D2" w:rsidRDefault="00E927D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 w:numId="26" w16cid:durableId="7150967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5833"/>
    <w:rsid w:val="00023914"/>
    <w:rsid w:val="000314B5"/>
    <w:rsid w:val="00034EDF"/>
    <w:rsid w:val="00044BA7"/>
    <w:rsid w:val="000465DB"/>
    <w:rsid w:val="0004781E"/>
    <w:rsid w:val="00050189"/>
    <w:rsid w:val="00067964"/>
    <w:rsid w:val="00074F41"/>
    <w:rsid w:val="0008533C"/>
    <w:rsid w:val="0008758A"/>
    <w:rsid w:val="00094844"/>
    <w:rsid w:val="000A779D"/>
    <w:rsid w:val="000B40E3"/>
    <w:rsid w:val="000B472C"/>
    <w:rsid w:val="000C1E68"/>
    <w:rsid w:val="000C4595"/>
    <w:rsid w:val="00107271"/>
    <w:rsid w:val="00113098"/>
    <w:rsid w:val="00117095"/>
    <w:rsid w:val="00135566"/>
    <w:rsid w:val="00144082"/>
    <w:rsid w:val="00162CDF"/>
    <w:rsid w:val="00173C82"/>
    <w:rsid w:val="001747B4"/>
    <w:rsid w:val="00184B25"/>
    <w:rsid w:val="001A2EFD"/>
    <w:rsid w:val="001A3B3D"/>
    <w:rsid w:val="001A4AC7"/>
    <w:rsid w:val="001B67DC"/>
    <w:rsid w:val="001D5D35"/>
    <w:rsid w:val="001D6196"/>
    <w:rsid w:val="001D6E9E"/>
    <w:rsid w:val="001D7CEF"/>
    <w:rsid w:val="002113D2"/>
    <w:rsid w:val="002125DC"/>
    <w:rsid w:val="002254A9"/>
    <w:rsid w:val="00233D97"/>
    <w:rsid w:val="002347A2"/>
    <w:rsid w:val="00240AA2"/>
    <w:rsid w:val="002440B0"/>
    <w:rsid w:val="00245FA8"/>
    <w:rsid w:val="00253F1D"/>
    <w:rsid w:val="00276AA8"/>
    <w:rsid w:val="00277A91"/>
    <w:rsid w:val="00282BE8"/>
    <w:rsid w:val="002850E3"/>
    <w:rsid w:val="002864FB"/>
    <w:rsid w:val="002F1B67"/>
    <w:rsid w:val="002F4A1E"/>
    <w:rsid w:val="003066BF"/>
    <w:rsid w:val="00311F4F"/>
    <w:rsid w:val="003308A8"/>
    <w:rsid w:val="00332CAD"/>
    <w:rsid w:val="003331A4"/>
    <w:rsid w:val="003477A4"/>
    <w:rsid w:val="00354FCF"/>
    <w:rsid w:val="0036453C"/>
    <w:rsid w:val="00370FF8"/>
    <w:rsid w:val="00371BCC"/>
    <w:rsid w:val="003A19E2"/>
    <w:rsid w:val="003A1D6E"/>
    <w:rsid w:val="003B1245"/>
    <w:rsid w:val="003B2B40"/>
    <w:rsid w:val="003B3BBA"/>
    <w:rsid w:val="003B4E04"/>
    <w:rsid w:val="003C2099"/>
    <w:rsid w:val="003C41FA"/>
    <w:rsid w:val="003D7034"/>
    <w:rsid w:val="003F0D3A"/>
    <w:rsid w:val="003F20AF"/>
    <w:rsid w:val="003F5A08"/>
    <w:rsid w:val="00401596"/>
    <w:rsid w:val="00420716"/>
    <w:rsid w:val="00426E3C"/>
    <w:rsid w:val="004325FB"/>
    <w:rsid w:val="00432834"/>
    <w:rsid w:val="004432BA"/>
    <w:rsid w:val="0044407E"/>
    <w:rsid w:val="00447BB9"/>
    <w:rsid w:val="0045402F"/>
    <w:rsid w:val="0046031D"/>
    <w:rsid w:val="004650BE"/>
    <w:rsid w:val="00467357"/>
    <w:rsid w:val="00473AC9"/>
    <w:rsid w:val="00496A76"/>
    <w:rsid w:val="004A17F9"/>
    <w:rsid w:val="004A24D6"/>
    <w:rsid w:val="004A7497"/>
    <w:rsid w:val="004B03F6"/>
    <w:rsid w:val="004B33E9"/>
    <w:rsid w:val="004D663F"/>
    <w:rsid w:val="004D72B5"/>
    <w:rsid w:val="004F7DAC"/>
    <w:rsid w:val="0050025E"/>
    <w:rsid w:val="0051148B"/>
    <w:rsid w:val="00517072"/>
    <w:rsid w:val="005271B4"/>
    <w:rsid w:val="00535977"/>
    <w:rsid w:val="005506AF"/>
    <w:rsid w:val="00551B7F"/>
    <w:rsid w:val="0056610F"/>
    <w:rsid w:val="00575BCA"/>
    <w:rsid w:val="005B0344"/>
    <w:rsid w:val="005B520E"/>
    <w:rsid w:val="005C5B87"/>
    <w:rsid w:val="005E19B3"/>
    <w:rsid w:val="005E2800"/>
    <w:rsid w:val="005F43C7"/>
    <w:rsid w:val="00605825"/>
    <w:rsid w:val="006210B9"/>
    <w:rsid w:val="0062722E"/>
    <w:rsid w:val="0063455A"/>
    <w:rsid w:val="00644399"/>
    <w:rsid w:val="00645D22"/>
    <w:rsid w:val="00651A08"/>
    <w:rsid w:val="00654204"/>
    <w:rsid w:val="0065591D"/>
    <w:rsid w:val="006664FD"/>
    <w:rsid w:val="00670434"/>
    <w:rsid w:val="00680411"/>
    <w:rsid w:val="00683992"/>
    <w:rsid w:val="00684009"/>
    <w:rsid w:val="006950BC"/>
    <w:rsid w:val="006B6B66"/>
    <w:rsid w:val="006B7E0F"/>
    <w:rsid w:val="006C2D56"/>
    <w:rsid w:val="006E7EEC"/>
    <w:rsid w:val="006F6D3D"/>
    <w:rsid w:val="006F7D32"/>
    <w:rsid w:val="007044B8"/>
    <w:rsid w:val="00705D64"/>
    <w:rsid w:val="00715BEA"/>
    <w:rsid w:val="00715C07"/>
    <w:rsid w:val="00721479"/>
    <w:rsid w:val="0072562D"/>
    <w:rsid w:val="00736513"/>
    <w:rsid w:val="00740EEA"/>
    <w:rsid w:val="00757E19"/>
    <w:rsid w:val="00764852"/>
    <w:rsid w:val="0077205E"/>
    <w:rsid w:val="007777C4"/>
    <w:rsid w:val="00794804"/>
    <w:rsid w:val="0079675D"/>
    <w:rsid w:val="007B33F1"/>
    <w:rsid w:val="007B6DDA"/>
    <w:rsid w:val="007C0308"/>
    <w:rsid w:val="007C2FF2"/>
    <w:rsid w:val="007D6232"/>
    <w:rsid w:val="007F1250"/>
    <w:rsid w:val="007F1F99"/>
    <w:rsid w:val="007F768F"/>
    <w:rsid w:val="00801D49"/>
    <w:rsid w:val="008046C0"/>
    <w:rsid w:val="00805507"/>
    <w:rsid w:val="0080791D"/>
    <w:rsid w:val="00823EB2"/>
    <w:rsid w:val="00834035"/>
    <w:rsid w:val="00834817"/>
    <w:rsid w:val="00836367"/>
    <w:rsid w:val="0085196C"/>
    <w:rsid w:val="008662B2"/>
    <w:rsid w:val="00873603"/>
    <w:rsid w:val="00891E7C"/>
    <w:rsid w:val="008A2C7D"/>
    <w:rsid w:val="008B3C6E"/>
    <w:rsid w:val="008B6524"/>
    <w:rsid w:val="008C4B23"/>
    <w:rsid w:val="008C79BE"/>
    <w:rsid w:val="008D25E1"/>
    <w:rsid w:val="008E59F7"/>
    <w:rsid w:val="008F1FF7"/>
    <w:rsid w:val="008F6E2C"/>
    <w:rsid w:val="00911E1D"/>
    <w:rsid w:val="00912B91"/>
    <w:rsid w:val="009303D9"/>
    <w:rsid w:val="00933C64"/>
    <w:rsid w:val="00942F46"/>
    <w:rsid w:val="00945B1E"/>
    <w:rsid w:val="0094764C"/>
    <w:rsid w:val="009501E2"/>
    <w:rsid w:val="0095599B"/>
    <w:rsid w:val="00955B6B"/>
    <w:rsid w:val="009639DE"/>
    <w:rsid w:val="00972203"/>
    <w:rsid w:val="00990C65"/>
    <w:rsid w:val="009A7705"/>
    <w:rsid w:val="009C68EE"/>
    <w:rsid w:val="009C6FDE"/>
    <w:rsid w:val="009E4FFC"/>
    <w:rsid w:val="009F0A52"/>
    <w:rsid w:val="009F1D79"/>
    <w:rsid w:val="00A04272"/>
    <w:rsid w:val="00A059B3"/>
    <w:rsid w:val="00A158FF"/>
    <w:rsid w:val="00A339AE"/>
    <w:rsid w:val="00A57F60"/>
    <w:rsid w:val="00A62657"/>
    <w:rsid w:val="00A66829"/>
    <w:rsid w:val="00A82DB2"/>
    <w:rsid w:val="00A91F5F"/>
    <w:rsid w:val="00AA01FB"/>
    <w:rsid w:val="00AC1768"/>
    <w:rsid w:val="00AC199F"/>
    <w:rsid w:val="00AE236C"/>
    <w:rsid w:val="00AE31E2"/>
    <w:rsid w:val="00AE3409"/>
    <w:rsid w:val="00AE76CA"/>
    <w:rsid w:val="00AF2971"/>
    <w:rsid w:val="00AF6A3D"/>
    <w:rsid w:val="00B11A60"/>
    <w:rsid w:val="00B22613"/>
    <w:rsid w:val="00B24D52"/>
    <w:rsid w:val="00B44A76"/>
    <w:rsid w:val="00B52A63"/>
    <w:rsid w:val="00B73993"/>
    <w:rsid w:val="00B768D1"/>
    <w:rsid w:val="00B83D13"/>
    <w:rsid w:val="00BA1025"/>
    <w:rsid w:val="00BA5D47"/>
    <w:rsid w:val="00BB4F2F"/>
    <w:rsid w:val="00BC0232"/>
    <w:rsid w:val="00BC0D80"/>
    <w:rsid w:val="00BC3420"/>
    <w:rsid w:val="00BC6D93"/>
    <w:rsid w:val="00BC7492"/>
    <w:rsid w:val="00BD670B"/>
    <w:rsid w:val="00BD6C10"/>
    <w:rsid w:val="00BE7D3C"/>
    <w:rsid w:val="00BF331D"/>
    <w:rsid w:val="00BF5FF6"/>
    <w:rsid w:val="00C0207F"/>
    <w:rsid w:val="00C0430E"/>
    <w:rsid w:val="00C16117"/>
    <w:rsid w:val="00C214FD"/>
    <w:rsid w:val="00C21C91"/>
    <w:rsid w:val="00C26690"/>
    <w:rsid w:val="00C3075A"/>
    <w:rsid w:val="00C44A9C"/>
    <w:rsid w:val="00C54675"/>
    <w:rsid w:val="00C715E0"/>
    <w:rsid w:val="00C87608"/>
    <w:rsid w:val="00C919A4"/>
    <w:rsid w:val="00C92E12"/>
    <w:rsid w:val="00CA0234"/>
    <w:rsid w:val="00CA3238"/>
    <w:rsid w:val="00CA4392"/>
    <w:rsid w:val="00CB53F6"/>
    <w:rsid w:val="00CC32C4"/>
    <w:rsid w:val="00CC393F"/>
    <w:rsid w:val="00CD1141"/>
    <w:rsid w:val="00D11A73"/>
    <w:rsid w:val="00D2176E"/>
    <w:rsid w:val="00D32FA6"/>
    <w:rsid w:val="00D55332"/>
    <w:rsid w:val="00D61BB5"/>
    <w:rsid w:val="00D632BE"/>
    <w:rsid w:val="00D72D06"/>
    <w:rsid w:val="00D7522C"/>
    <w:rsid w:val="00D7536F"/>
    <w:rsid w:val="00D75D11"/>
    <w:rsid w:val="00D76668"/>
    <w:rsid w:val="00D90999"/>
    <w:rsid w:val="00DA7BD3"/>
    <w:rsid w:val="00DB423D"/>
    <w:rsid w:val="00DB660F"/>
    <w:rsid w:val="00DC35F4"/>
    <w:rsid w:val="00DD2561"/>
    <w:rsid w:val="00DF5886"/>
    <w:rsid w:val="00E07383"/>
    <w:rsid w:val="00E12B44"/>
    <w:rsid w:val="00E13832"/>
    <w:rsid w:val="00E165BC"/>
    <w:rsid w:val="00E41FA4"/>
    <w:rsid w:val="00E50D6F"/>
    <w:rsid w:val="00E56ECB"/>
    <w:rsid w:val="00E61E12"/>
    <w:rsid w:val="00E7596C"/>
    <w:rsid w:val="00E82878"/>
    <w:rsid w:val="00E8678A"/>
    <w:rsid w:val="00E878F2"/>
    <w:rsid w:val="00E927D2"/>
    <w:rsid w:val="00E97A0D"/>
    <w:rsid w:val="00EA0987"/>
    <w:rsid w:val="00EB6935"/>
    <w:rsid w:val="00EB72CF"/>
    <w:rsid w:val="00ED0149"/>
    <w:rsid w:val="00ED0573"/>
    <w:rsid w:val="00ED2300"/>
    <w:rsid w:val="00EF2988"/>
    <w:rsid w:val="00EF7DE3"/>
    <w:rsid w:val="00F02F56"/>
    <w:rsid w:val="00F03103"/>
    <w:rsid w:val="00F0503D"/>
    <w:rsid w:val="00F23E70"/>
    <w:rsid w:val="00F271DE"/>
    <w:rsid w:val="00F35795"/>
    <w:rsid w:val="00F40538"/>
    <w:rsid w:val="00F627DA"/>
    <w:rsid w:val="00F7288F"/>
    <w:rsid w:val="00F847A6"/>
    <w:rsid w:val="00F87472"/>
    <w:rsid w:val="00F9441B"/>
    <w:rsid w:val="00F97EB7"/>
    <w:rsid w:val="00FA2E0A"/>
    <w:rsid w:val="00FA4C32"/>
    <w:rsid w:val="00FC122A"/>
    <w:rsid w:val="00FD1479"/>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jpe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16</Pages>
  <Words>24057</Words>
  <Characters>137126</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0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9</cp:revision>
  <dcterms:created xsi:type="dcterms:W3CDTF">2022-08-20T14:03:00Z</dcterms:created>
  <dcterms:modified xsi:type="dcterms:W3CDTF">2022-08-2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